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E021BF" w14:textId="63EA6E14" w:rsidR="001E3D49" w:rsidRPr="00336218" w:rsidRDefault="001E3D49" w:rsidP="00387878">
      <w:pPr>
        <w:jc w:val="both"/>
        <w:rPr>
          <w:b/>
          <w:bCs/>
        </w:rPr>
      </w:pPr>
      <w:r w:rsidRPr="0075151C">
        <w:rPr>
          <w:b/>
        </w:rPr>
        <w:t>S1</w:t>
      </w:r>
      <w:r w:rsidR="00BC423B" w:rsidRPr="0075151C">
        <w:rPr>
          <w:b/>
        </w:rPr>
        <w:t xml:space="preserve"> Text</w:t>
      </w:r>
      <w:r w:rsidR="00B46745" w:rsidRPr="0075151C">
        <w:rPr>
          <w:b/>
        </w:rPr>
        <w:t>.</w:t>
      </w:r>
      <w:r w:rsidRPr="00336218">
        <w:rPr>
          <w:bCs/>
        </w:rPr>
        <w:t xml:space="preserve"> </w:t>
      </w:r>
      <w:r w:rsidRPr="00336218">
        <w:rPr>
          <w:b/>
          <w:bCs/>
        </w:rPr>
        <w:t xml:space="preserve">Additional Experimental Procedures. </w:t>
      </w:r>
    </w:p>
    <w:p w14:paraId="247B57BB" w14:textId="5DFE08DD" w:rsidR="001E3D49" w:rsidRPr="00336218" w:rsidRDefault="001E3D49" w:rsidP="00387878">
      <w:pPr>
        <w:jc w:val="both"/>
        <w:rPr>
          <w:b/>
          <w:bCs/>
        </w:rPr>
      </w:pPr>
      <w:r w:rsidRPr="00336218">
        <w:rPr>
          <w:b/>
          <w:bCs/>
        </w:rPr>
        <w:t>Protein purification</w:t>
      </w:r>
    </w:p>
    <w:p w14:paraId="2AE17561" w14:textId="28B86B41" w:rsidR="001E3D49" w:rsidRPr="00336218" w:rsidRDefault="001E3D49" w:rsidP="00387878">
      <w:pPr>
        <w:jc w:val="both"/>
        <w:rPr>
          <w:rFonts w:cs="Arial"/>
        </w:rPr>
      </w:pPr>
      <w:r w:rsidRPr="00336218">
        <w:rPr>
          <w:rFonts w:cs="Arial"/>
        </w:rPr>
        <w:t>10 p150 dishes of HEK293T cells were transfected with the expression construct, grown for 2 - 3 days in DMEM including 10 % FCS, and harvested by physical detachment. Cells were lysed for 30 min on ice in lysis buffer (50 mM NaH</w:t>
      </w:r>
      <w:r w:rsidRPr="00336218">
        <w:rPr>
          <w:rFonts w:cs="Arial"/>
          <w:vertAlign w:val="subscript"/>
        </w:rPr>
        <w:t>2</w:t>
      </w:r>
      <w:r w:rsidRPr="00336218">
        <w:rPr>
          <w:rFonts w:cs="Arial"/>
        </w:rPr>
        <w:t>PO</w:t>
      </w:r>
      <w:r w:rsidRPr="00336218">
        <w:rPr>
          <w:rFonts w:cs="Arial"/>
          <w:vertAlign w:val="subscript"/>
        </w:rPr>
        <w:t>4</w:t>
      </w:r>
      <w:r w:rsidRPr="00336218">
        <w:rPr>
          <w:rFonts w:cs="Arial"/>
        </w:rPr>
        <w:t>, pH = 7.5, 150 mM NaCl, 10 mM imidazole, 0.5 % Tween-20, 0.5 mM EDTA, 1 g/l DNase I, 2 mM MgCl</w:t>
      </w:r>
      <w:r w:rsidRPr="00336218">
        <w:rPr>
          <w:rFonts w:cs="Arial"/>
          <w:vertAlign w:val="subscript"/>
        </w:rPr>
        <w:t>2</w:t>
      </w:r>
      <w:r w:rsidRPr="00336218">
        <w:rPr>
          <w:rFonts w:cs="Arial"/>
        </w:rPr>
        <w:t>, 0.5 mM CaCl</w:t>
      </w:r>
      <w:r w:rsidRPr="00336218">
        <w:rPr>
          <w:rFonts w:cs="Arial"/>
          <w:vertAlign w:val="subscript"/>
        </w:rPr>
        <w:t>2</w:t>
      </w:r>
      <w:r w:rsidRPr="00336218">
        <w:rPr>
          <w:rFonts w:cs="Arial"/>
        </w:rPr>
        <w:t xml:space="preserve">, 1 mM PMSF, 1x mammalian protease inhibitor (SERVA)). Cleared lysates were incubated with </w:t>
      </w:r>
      <w:proofErr w:type="spellStart"/>
      <w:r w:rsidRPr="00336218">
        <w:rPr>
          <w:rFonts w:cs="Arial"/>
        </w:rPr>
        <w:t>NiNTA</w:t>
      </w:r>
      <w:proofErr w:type="spellEnd"/>
      <w:r w:rsidRPr="00336218">
        <w:rPr>
          <w:rFonts w:cs="Arial"/>
        </w:rPr>
        <w:t xml:space="preserve">-coupled GFP-binder </w:t>
      </w:r>
      <w:r w:rsidRPr="00336218">
        <w:rPr>
          <w:rFonts w:cs="Arial"/>
        </w:rPr>
        <w:fldChar w:fldCharType="begin">
          <w:fldData xml:space="preserve">PEVuZE5vdGU+PENpdGU+PEF1dGhvcj5Sb3RoYmF1ZXI8L0F1dGhvcj48WWVhcj4yMDA4PC9ZZWFy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</w:fldData>
        </w:fldChar>
      </w:r>
      <w:r w:rsidR="00831E0C">
        <w:rPr>
          <w:rFonts w:cs="Arial"/>
        </w:rPr>
        <w:instrText xml:space="preserve"> ADDIN EN.CITE </w:instrText>
      </w:r>
      <w:r w:rsidR="00831E0C">
        <w:rPr>
          <w:rFonts w:cs="Arial"/>
        </w:rPr>
        <w:fldChar w:fldCharType="begin">
          <w:fldData xml:space="preserve">PEVuZE5vdGU+PENpdGU+PEF1dGhvcj5Sb3RoYmF1ZXI8L0F1dGhvcj48WWVhcj4yMDA4PC9ZZWFy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</w:fldData>
        </w:fldChar>
      </w:r>
      <w:r w:rsidR="00831E0C">
        <w:rPr>
          <w:rFonts w:cs="Arial"/>
        </w:rPr>
        <w:instrText xml:space="preserve"> ADDIN EN.CITE.DATA </w:instrText>
      </w:r>
      <w:r w:rsidR="00831E0C">
        <w:rPr>
          <w:rFonts w:cs="Arial"/>
        </w:rPr>
      </w:r>
      <w:r w:rsidR="00831E0C">
        <w:rPr>
          <w:rFonts w:cs="Arial"/>
        </w:rPr>
        <w:fldChar w:fldCharType="end"/>
      </w:r>
      <w:r w:rsidRPr="00336218">
        <w:rPr>
          <w:rFonts w:cs="Arial"/>
        </w:rPr>
      </w:r>
      <w:r w:rsidRPr="00336218">
        <w:rPr>
          <w:rFonts w:cs="Arial"/>
        </w:rPr>
        <w:fldChar w:fldCharType="separate"/>
      </w:r>
      <w:r w:rsidR="00831E0C">
        <w:rPr>
          <w:rFonts w:cs="Arial"/>
          <w:noProof/>
        </w:rPr>
        <w:t>[1]</w:t>
      </w:r>
      <w:r w:rsidRPr="00336218">
        <w:rPr>
          <w:rFonts w:cs="Arial"/>
        </w:rPr>
        <w:fldChar w:fldCharType="end"/>
      </w:r>
      <w:r w:rsidRPr="00336218">
        <w:rPr>
          <w:rFonts w:cs="Arial"/>
        </w:rPr>
        <w:t xml:space="preserve"> for 1 - 2 hours at 4°C. After washing, proteins were eluted with 250 mM imidazole (in 50 mM NaH</w:t>
      </w:r>
      <w:r w:rsidRPr="00336218">
        <w:rPr>
          <w:rFonts w:cs="Arial"/>
          <w:vertAlign w:val="subscript"/>
        </w:rPr>
        <w:t>2</w:t>
      </w:r>
      <w:r w:rsidRPr="00336218">
        <w:rPr>
          <w:rFonts w:cs="Arial"/>
        </w:rPr>
        <w:t>PO</w:t>
      </w:r>
      <w:r w:rsidRPr="00336218">
        <w:rPr>
          <w:rFonts w:cs="Arial"/>
          <w:vertAlign w:val="subscript"/>
        </w:rPr>
        <w:t>4</w:t>
      </w:r>
      <w:r w:rsidRPr="00336218">
        <w:rPr>
          <w:rFonts w:cs="Arial"/>
        </w:rPr>
        <w:t xml:space="preserve">, pH = 7.5, 300 mM NaCl, 0.05 % Tween-20). Buffers were exchanged to binding buffer (20 mM </w:t>
      </w:r>
      <w:proofErr w:type="spellStart"/>
      <w:r w:rsidRPr="00336218">
        <w:rPr>
          <w:rFonts w:cs="Arial"/>
        </w:rPr>
        <w:t>TrisHCl</w:t>
      </w:r>
      <w:proofErr w:type="spellEnd"/>
      <w:r w:rsidRPr="00336218">
        <w:rPr>
          <w:rFonts w:cs="Arial"/>
        </w:rPr>
        <w:t>, pH = 7.5, 150 mM NaCl, 0.5 mM EDTA, 1 mM DTT) via PD-10 columns (GE Healthcare Life Sciences). Protein quantification was performed based on GFP intensities with an Infinite M1000 plate reader (Tecan).</w:t>
      </w:r>
    </w:p>
    <w:p w14:paraId="2660D8EA" w14:textId="77777777" w:rsidR="001E3D49" w:rsidRPr="00336218" w:rsidRDefault="001E3D49" w:rsidP="00387878">
      <w:pPr>
        <w:jc w:val="both"/>
        <w:rPr>
          <w:rFonts w:cs="Arial"/>
          <w:color w:val="000000" w:themeColor="text1"/>
        </w:rPr>
      </w:pPr>
      <w:r w:rsidRPr="00336218">
        <w:rPr>
          <w:rFonts w:cs="Arial"/>
          <w:color w:val="000000" w:themeColor="text1"/>
        </w:rPr>
        <w:t>For purification of the SRA domain from E. coli, expression cultures were grown at 37 °C and protein expression was induced with 0.5 mM IPTG when OD</w:t>
      </w:r>
      <w:r w:rsidRPr="00336218">
        <w:rPr>
          <w:rFonts w:cs="Arial"/>
          <w:color w:val="000000" w:themeColor="text1"/>
          <w:vertAlign w:val="subscript"/>
        </w:rPr>
        <w:t>600</w:t>
      </w:r>
      <w:r w:rsidRPr="00336218">
        <w:rPr>
          <w:rFonts w:cs="Arial"/>
          <w:color w:val="000000" w:themeColor="text1"/>
        </w:rPr>
        <w:t xml:space="preserve"> reached 0.6-0.8. After 3 hours, cells were lysed in binding buffer B (30 mM Tris-HCl pH 7.5, 300 mM NaCl, 10 mM imidazole, 5 mM </w:t>
      </w:r>
      <w:r w:rsidRPr="00336218">
        <w:rPr>
          <w:rFonts w:cs="Arial"/>
          <w:color w:val="000000" w:themeColor="text1"/>
        </w:rPr>
        <w:sym w:font="Symbol" w:char="F062"/>
      </w:r>
      <w:r w:rsidRPr="00336218">
        <w:rPr>
          <w:rFonts w:cs="Arial"/>
          <w:color w:val="000000" w:themeColor="text1"/>
        </w:rPr>
        <w:t>-</w:t>
      </w:r>
      <w:proofErr w:type="spellStart"/>
      <w:r w:rsidRPr="00336218">
        <w:rPr>
          <w:rFonts w:cs="Arial"/>
          <w:color w:val="000000" w:themeColor="text1"/>
        </w:rPr>
        <w:t>mercaptoethanol</w:t>
      </w:r>
      <w:proofErr w:type="spellEnd"/>
      <w:r w:rsidRPr="00336218">
        <w:rPr>
          <w:rFonts w:cs="Arial"/>
          <w:color w:val="000000" w:themeColor="text1"/>
        </w:rPr>
        <w:t xml:space="preserve">) supplemented with 1 mM PMSF, 100 µg/ml lysozyme and 25 µg/ml DNase under constant rotation. The lysate was sonicated and centrifuged at 20,000 g for 20 min. Inclusion bodies were cleared from cell debris by resuspending pelleted matter in wash buffer W (Buffer B + 0.5 % Triton X 100) and subsequent centrifugation at 20,000 g for 20 min. All purification steps were carried out on an </w:t>
      </w:r>
      <w:proofErr w:type="spellStart"/>
      <w:r w:rsidRPr="00336218">
        <w:rPr>
          <w:rFonts w:cs="Arial"/>
          <w:color w:val="000000" w:themeColor="text1"/>
        </w:rPr>
        <w:t>Äkta</w:t>
      </w:r>
      <w:proofErr w:type="spellEnd"/>
      <w:r w:rsidRPr="00336218">
        <w:rPr>
          <w:rFonts w:cs="Arial"/>
          <w:color w:val="000000" w:themeColor="text1"/>
        </w:rPr>
        <w:t xml:space="preserve"> Purifier system (GE Healthcare). Highly pure inclusion bodies were dissolved in denaturation buffer D (Buffer B + 8 M Urea) and loaded onto a </w:t>
      </w:r>
      <w:proofErr w:type="spellStart"/>
      <w:r w:rsidRPr="00336218">
        <w:rPr>
          <w:rFonts w:cs="Arial"/>
          <w:color w:val="000000" w:themeColor="text1"/>
        </w:rPr>
        <w:t>HisTrap</w:t>
      </w:r>
      <w:proofErr w:type="spellEnd"/>
      <w:r w:rsidRPr="00336218">
        <w:rPr>
          <w:rFonts w:cs="Arial"/>
          <w:color w:val="000000" w:themeColor="text1"/>
        </w:rPr>
        <w:t xml:space="preserve"> FF crude 1 mL column (GE Healthcare). Immobilized protein was refolded on column by applying a linear gradient from 100 % buffer D to 100 % </w:t>
      </w:r>
      <w:r w:rsidRPr="00336218">
        <w:rPr>
          <w:rFonts w:cs="Arial"/>
          <w:color w:val="000000" w:themeColor="text1"/>
        </w:rPr>
        <w:lastRenderedPageBreak/>
        <w:t xml:space="preserve">Buffer B over 20 column volumes. Refolded soluble protein was eluted from the column with a linear gradient from 100 % buffer B to 100 % elution buffer E (30 mM Tris-HCl pH 7.5, 300 mM NaCl, 500 mM imidazole, 5 mM </w:t>
      </w:r>
      <w:r w:rsidRPr="00336218">
        <w:rPr>
          <w:rFonts w:cs="Arial"/>
          <w:color w:val="000000" w:themeColor="text1"/>
        </w:rPr>
        <w:sym w:font="Symbol" w:char="F062"/>
      </w:r>
      <w:r w:rsidRPr="00336218">
        <w:rPr>
          <w:rFonts w:cs="Arial"/>
          <w:color w:val="000000" w:themeColor="text1"/>
        </w:rPr>
        <w:t>-</w:t>
      </w:r>
      <w:proofErr w:type="spellStart"/>
      <w:r w:rsidRPr="00336218">
        <w:rPr>
          <w:rFonts w:cs="Arial"/>
          <w:color w:val="000000" w:themeColor="text1"/>
        </w:rPr>
        <w:t>mercaptoethanol</w:t>
      </w:r>
      <w:proofErr w:type="spellEnd"/>
      <w:r w:rsidRPr="00336218">
        <w:rPr>
          <w:rFonts w:cs="Arial"/>
          <w:color w:val="000000" w:themeColor="text1"/>
        </w:rPr>
        <w:t>) over five column volumes. Peak fractions were collected and analysed by SDS-PAGE for purity and protein integrity.</w:t>
      </w:r>
    </w:p>
    <w:p w14:paraId="6C6E5834" w14:textId="7DB99C00" w:rsidR="001E3D49" w:rsidRPr="00336218" w:rsidRDefault="001E3D49" w:rsidP="00387878">
      <w:pPr>
        <w:jc w:val="both"/>
        <w:rPr>
          <w:b/>
          <w:bCs/>
        </w:rPr>
      </w:pPr>
      <w:r w:rsidRPr="00336218">
        <w:rPr>
          <w:b/>
          <w:bCs/>
        </w:rPr>
        <w:t>Melting Temperature Analysis</w:t>
      </w:r>
    </w:p>
    <w:p w14:paraId="479AB6EF" w14:textId="2CEF149E" w:rsidR="0088085B" w:rsidRPr="00336218" w:rsidRDefault="001E3D49" w:rsidP="00387878">
      <w:pPr>
        <w:jc w:val="both"/>
        <w:rPr>
          <w:rFonts w:cs="Arial"/>
          <w:color w:val="000000" w:themeColor="text1"/>
        </w:rPr>
      </w:pPr>
      <w:r w:rsidRPr="00336218">
        <w:rPr>
          <w:rFonts w:cs="Arial"/>
          <w:color w:val="000000" w:themeColor="text1"/>
        </w:rPr>
        <w:t xml:space="preserve">To test the effect of SRA proteins on the stability of double-stranded DNA, we incubated 2.5 µM of the purified SRA domain, 0.5 µM of the 42 bp double-stranded DNA oligonucleotide and 1x reaction buffer (50 mM Tris-HCl, 0.5 mM β-ME, 10 mM EDTA, pH 7.5) in a total volume of 10 µL at 37°C for 30 minutes. Then, 10 µL of SYBR Green I Mix (Platinum SYBR Green qPCR Super Mix, 1:4 dilution, Invitrogen) was added to each reaction and high-resolution melting temperature analysis was performed in the </w:t>
      </w:r>
      <w:proofErr w:type="spellStart"/>
      <w:r w:rsidRPr="00336218">
        <w:rPr>
          <w:rFonts w:cs="Arial"/>
          <w:color w:val="000000" w:themeColor="text1"/>
        </w:rPr>
        <w:t>StepOnePlusTM</w:t>
      </w:r>
      <w:proofErr w:type="spellEnd"/>
      <w:r w:rsidRPr="00336218">
        <w:rPr>
          <w:rFonts w:cs="Arial"/>
          <w:color w:val="000000" w:themeColor="text1"/>
        </w:rPr>
        <w:t xml:space="preserve"> Real-Time PCR system (Applied Biosystems) by increasing temperature from 40°C to 90°C with 0.1°C steps. As a control, SRA proteins were digested with 20 µg proteinase K (Sigma-Aldrich) at 50°C for 1 hour before adding SYBR Green I Mix. To visualize the melting temperature of DNA, the derivative values (SYBR Green I fluorescence against the temperature) were exported from </w:t>
      </w:r>
      <w:proofErr w:type="spellStart"/>
      <w:r w:rsidRPr="00336218">
        <w:rPr>
          <w:rFonts w:cs="Arial"/>
          <w:color w:val="000000" w:themeColor="text1"/>
        </w:rPr>
        <w:t>StepOne</w:t>
      </w:r>
      <w:proofErr w:type="spellEnd"/>
      <w:r w:rsidRPr="00336218">
        <w:rPr>
          <w:rFonts w:cs="Arial"/>
          <w:color w:val="000000" w:themeColor="text1"/>
        </w:rPr>
        <w:t xml:space="preserve"> software 2.1 (Applied Biosystems) and further plotted using RStudio (0.98.1087).</w:t>
      </w:r>
    </w:p>
    <w:p w14:paraId="6AF6AE2A" w14:textId="6E9CE7A1" w:rsidR="001E3D49" w:rsidRPr="00336218" w:rsidRDefault="001E3D49" w:rsidP="00387878">
      <w:pPr>
        <w:jc w:val="both"/>
        <w:rPr>
          <w:b/>
          <w:bCs/>
        </w:rPr>
      </w:pPr>
      <w:r w:rsidRPr="00336218">
        <w:rPr>
          <w:b/>
          <w:bCs/>
        </w:rPr>
        <w:t>Analytic size exclusion chromatography</w:t>
      </w:r>
    </w:p>
    <w:p w14:paraId="0A516A96" w14:textId="30F1CAF8" w:rsidR="00A6718C" w:rsidRDefault="00B71FFA" w:rsidP="00387878">
      <w:pPr>
        <w:jc w:val="both"/>
        <w:rPr>
          <w:rFonts w:cs="Arial"/>
          <w:lang w:val="en-US"/>
        </w:rPr>
      </w:pPr>
      <w:r w:rsidRPr="00336218">
        <w:rPr>
          <w:rFonts w:cs="Arial"/>
          <w:lang w:val="en-US"/>
        </w:rPr>
        <w:t xml:space="preserve">To test for different binding stoichiometries of the SRA domain towards differentially modified DNA, </w:t>
      </w:r>
      <w:r w:rsidR="001E3D49" w:rsidRPr="00336218">
        <w:rPr>
          <w:rFonts w:cs="Arial"/>
          <w:lang w:val="en-US"/>
        </w:rPr>
        <w:t xml:space="preserve">26 µM purified SRA domain </w:t>
      </w:r>
      <w:r w:rsidR="005A707A" w:rsidRPr="00336218">
        <w:rPr>
          <w:rFonts w:cs="Arial"/>
        </w:rPr>
        <w:t xml:space="preserve">in binding buffer (including 100 ng/µl BSA final concentration) </w:t>
      </w:r>
      <w:r w:rsidR="001E3D49" w:rsidRPr="00336218">
        <w:rPr>
          <w:rFonts w:cs="Arial"/>
          <w:lang w:val="en-US"/>
        </w:rPr>
        <w:t>was mixed with 20 µM of the corresponding 42bp DNA oligo</w:t>
      </w:r>
      <w:r w:rsidR="005A707A" w:rsidRPr="00336218">
        <w:rPr>
          <w:rFonts w:cs="Arial"/>
          <w:lang w:val="en-US"/>
        </w:rPr>
        <w:t>nucleotide</w:t>
      </w:r>
      <w:r w:rsidR="001E3D49" w:rsidRPr="00336218">
        <w:rPr>
          <w:rFonts w:cs="Arial"/>
          <w:lang w:val="en-US"/>
        </w:rPr>
        <w:t xml:space="preserve"> in a ratio of 10:1 and incubated on ice for 30 min. The formation of complexes was assessed by size exclusion chromatography on an </w:t>
      </w:r>
      <w:proofErr w:type="spellStart"/>
      <w:r w:rsidR="001E3D49" w:rsidRPr="00336218">
        <w:rPr>
          <w:rFonts w:cs="Arial"/>
          <w:lang w:val="en-US"/>
        </w:rPr>
        <w:t>Aekta</w:t>
      </w:r>
      <w:proofErr w:type="spellEnd"/>
      <w:r w:rsidR="001E3D49" w:rsidRPr="00336218">
        <w:rPr>
          <w:rFonts w:cs="Arial"/>
          <w:lang w:val="en-US"/>
        </w:rPr>
        <w:t xml:space="preserve"> Pure system equipped with a </w:t>
      </w:r>
      <w:proofErr w:type="spellStart"/>
      <w:r w:rsidR="001E3D49" w:rsidRPr="00336218">
        <w:rPr>
          <w:rFonts w:cs="Arial"/>
          <w:lang w:val="en-US"/>
        </w:rPr>
        <w:t>Superdex</w:t>
      </w:r>
      <w:proofErr w:type="spellEnd"/>
      <w:r w:rsidR="001E3D49" w:rsidRPr="00336218">
        <w:rPr>
          <w:rFonts w:cs="Arial"/>
          <w:lang w:val="en-US"/>
        </w:rPr>
        <w:t xml:space="preserve"> 200 Increase 10/300 GL column. Absorption at 260nm, </w:t>
      </w:r>
      <w:r w:rsidR="001E3D49" w:rsidRPr="00336218">
        <w:rPr>
          <w:rFonts w:cs="Arial"/>
          <w:lang w:val="en-US"/>
        </w:rPr>
        <w:lastRenderedPageBreak/>
        <w:t>280nm and 554nm was monitored to detect DNA, protein and the fluorescence of the oligos’ ATTO550-label.</w:t>
      </w:r>
    </w:p>
    <w:p w14:paraId="1CA0D82E" w14:textId="3782B6D5" w:rsidR="00A6718C" w:rsidRDefault="00806F40" w:rsidP="00387878">
      <w:pPr>
        <w:jc w:val="both"/>
        <w:rPr>
          <w:rFonts w:cs="Arial"/>
          <w:lang w:val="en-US"/>
        </w:rPr>
      </w:pPr>
      <w:r>
        <w:rPr>
          <w:rFonts w:cs="Arial"/>
          <w:lang w:val="en-US"/>
        </w:rPr>
        <w:br w:type="page"/>
      </w:r>
    </w:p>
    <w:p w14:paraId="33439A5C" w14:textId="010F0F48" w:rsidR="00806F40" w:rsidRDefault="00806F40" w:rsidP="00387878">
      <w:pPr>
        <w:pStyle w:val="berschrift1"/>
        <w:jc w:val="both"/>
      </w:pPr>
      <w:r>
        <w:lastRenderedPageBreak/>
        <w:t>References</w:t>
      </w:r>
    </w:p>
    <w:p w14:paraId="50CFBCC3" w14:textId="77777777" w:rsidR="00831E0C" w:rsidRPr="00831E0C" w:rsidRDefault="00806F40" w:rsidP="00387878">
      <w:pPr>
        <w:pStyle w:val="EndNoteBibliography"/>
        <w:jc w:val="both"/>
      </w:pPr>
      <w:r>
        <w:rPr>
          <w:bCs/>
        </w:rPr>
        <w:fldChar w:fldCharType="begin"/>
      </w:r>
      <w:r>
        <w:rPr>
          <w:bCs/>
        </w:rPr>
        <w:instrText xml:space="preserve"> ADDIN EN.REFLIST </w:instrText>
      </w:r>
      <w:r>
        <w:rPr>
          <w:bCs/>
        </w:rPr>
        <w:fldChar w:fldCharType="separate"/>
      </w:r>
      <w:r w:rsidR="00831E0C" w:rsidRPr="00831E0C">
        <w:t>1.</w:t>
      </w:r>
      <w:r w:rsidR="00831E0C" w:rsidRPr="00831E0C">
        <w:tab/>
        <w:t xml:space="preserve">Rothbauer U, Zolghadr K, Muyldermans S, Schepers A, Cardoso MC, Leonhardt H. A versatile nanotrap for biochemical and functional studies with fluorescent fusion proteins. Molecular &amp; cellular proteomics : MCP. 2008;7(2):282-9. </w:t>
      </w:r>
      <w:r w:rsidR="00831E0C" w:rsidRPr="00831E0C">
        <w:rPr>
          <w:rFonts w:ascii="Arial" w:hAnsi="Arial" w:cs="Arial"/>
        </w:rPr>
        <w:t>doi</w:t>
      </w:r>
      <w:r w:rsidR="00831E0C" w:rsidRPr="00831E0C">
        <w:t>: 10.1074/mcp.M700342-MCP200. PubMed PMID: 17951627.</w:t>
      </w:r>
    </w:p>
    <w:p w14:paraId="732DEFAD" w14:textId="0098AFA0" w:rsidR="001E3D49" w:rsidRPr="00B86D36" w:rsidRDefault="00806F40" w:rsidP="00387878">
      <w:pPr>
        <w:jc w:val="both"/>
        <w:rPr>
          <w:bCs/>
          <w:lang w:val="en-US"/>
        </w:rPr>
      </w:pPr>
      <w:r>
        <w:rPr>
          <w:bCs/>
          <w:lang w:val="en-US"/>
        </w:rPr>
        <w:fldChar w:fldCharType="end"/>
      </w:r>
      <w:bookmarkStart w:id="0" w:name="_GoBack"/>
      <w:bookmarkEnd w:id="0"/>
    </w:p>
    <w:sectPr w:rsidR="001E3D49" w:rsidRPr="00B86D36" w:rsidSect="00A429CD">
      <w:headerReference w:type="default" r:id="rId8"/>
      <w:footerReference w:type="even" r:id="rId9"/>
      <w:footerReference w:type="default" r:id="rId10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959291" w14:textId="77777777" w:rsidR="000C2733" w:rsidRDefault="000C2733" w:rsidP="005274CC">
      <w:pPr>
        <w:spacing w:after="0" w:line="240" w:lineRule="auto"/>
      </w:pPr>
      <w:r>
        <w:separator/>
      </w:r>
    </w:p>
  </w:endnote>
  <w:endnote w:type="continuationSeparator" w:id="0">
    <w:p w14:paraId="50D16E71" w14:textId="77777777" w:rsidR="000C2733" w:rsidRDefault="000C2733" w:rsidP="005274CC">
      <w:pPr>
        <w:spacing w:after="0" w:line="240" w:lineRule="auto"/>
      </w:pPr>
      <w:r>
        <w:continuationSeparator/>
      </w:r>
    </w:p>
  </w:endnote>
  <w:endnote w:type="continuationNotice" w:id="1">
    <w:p w14:paraId="049E0AC8" w14:textId="77777777" w:rsidR="000C2733" w:rsidRDefault="000C273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  <w:embedRegular r:id="rId1" w:fontKey="{52FD9663-81A9-4368-A214-1207BC2D0498}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  <w:embedRegular r:id="rId2" w:fontKey="{DB608907-871E-4099-AE06-90E985DE0352}"/>
    <w:embedBold r:id="rId3" w:fontKey="{E05BC47A-50F4-4B95-8EAA-EF62E31C34A2}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badi MT Condensed Extra Bold">
    <w:altName w:val="Calibri"/>
    <w:charset w:val="4D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3B0749" w14:textId="77777777" w:rsidR="006E4E8F" w:rsidRDefault="006E4E8F" w:rsidP="008D3F32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26478160" w14:textId="77777777" w:rsidR="006E4E8F" w:rsidRDefault="006E4E8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EBA24B" w14:textId="5CDF1C22" w:rsidR="006E4E8F" w:rsidRDefault="006E4E8F" w:rsidP="008D3F32">
    <w:pPr>
      <w:pStyle w:val="Fuzeile"/>
      <w:framePr w:wrap="around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1</w:t>
    </w:r>
    <w:r>
      <w:rPr>
        <w:rStyle w:val="Seitenzahl"/>
      </w:rPr>
      <w:fldChar w:fldCharType="end"/>
    </w:r>
  </w:p>
  <w:p w14:paraId="11171775" w14:textId="77777777" w:rsidR="006E4E8F" w:rsidRDefault="006E4E8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F8C8B2" w14:textId="77777777" w:rsidR="000C2733" w:rsidRDefault="000C2733" w:rsidP="005274CC">
      <w:pPr>
        <w:spacing w:after="0" w:line="240" w:lineRule="auto"/>
      </w:pPr>
      <w:r>
        <w:separator/>
      </w:r>
    </w:p>
  </w:footnote>
  <w:footnote w:type="continuationSeparator" w:id="0">
    <w:p w14:paraId="52F07B00" w14:textId="77777777" w:rsidR="000C2733" w:rsidRDefault="000C2733" w:rsidP="005274CC">
      <w:pPr>
        <w:spacing w:after="0" w:line="240" w:lineRule="auto"/>
      </w:pPr>
      <w:r>
        <w:continuationSeparator/>
      </w:r>
    </w:p>
  </w:footnote>
  <w:footnote w:type="continuationNotice" w:id="1">
    <w:p w14:paraId="44F57A0E" w14:textId="77777777" w:rsidR="000C2733" w:rsidRDefault="000C2733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F64A81" w14:textId="77777777" w:rsidR="006E4E8F" w:rsidRDefault="006E4E8F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6228EE2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FD06CB"/>
    <w:multiLevelType w:val="hybridMultilevel"/>
    <w:tmpl w:val="C45C716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7B75BE"/>
    <w:multiLevelType w:val="hybridMultilevel"/>
    <w:tmpl w:val="15640376"/>
    <w:lvl w:ilvl="0" w:tplc="C9288B3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FC0562"/>
    <w:multiLevelType w:val="hybridMultilevel"/>
    <w:tmpl w:val="2C9A8F9C"/>
    <w:lvl w:ilvl="0" w:tplc="D0ACE38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102954"/>
    <w:multiLevelType w:val="hybridMultilevel"/>
    <w:tmpl w:val="71C61D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A2877B0"/>
    <w:multiLevelType w:val="hybridMultilevel"/>
    <w:tmpl w:val="6C381BAE"/>
    <w:lvl w:ilvl="0" w:tplc="5634920C">
      <w:start w:val="5"/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2F21EC6"/>
    <w:multiLevelType w:val="hybridMultilevel"/>
    <w:tmpl w:val="A08EE4F2"/>
    <w:lvl w:ilvl="0" w:tplc="195C461A">
      <w:numFmt w:val="bullet"/>
      <w:lvlText w:val=""/>
      <w:lvlJc w:val="left"/>
      <w:pPr>
        <w:ind w:left="4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5"/>
  </w:num>
  <w:num w:numId="4">
    <w:abstractNumId w:val="1"/>
  </w:num>
  <w:num w:numId="5">
    <w:abstractNumId w:val="0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TrueTypeFonts/>
  <w:embedSystemFonts/>
  <w:saveSubsetFont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badi MT Condensed Extra Bold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21F06"/>
    <w:rsid w:val="0000008F"/>
    <w:rsid w:val="00000105"/>
    <w:rsid w:val="00000741"/>
    <w:rsid w:val="00000D56"/>
    <w:rsid w:val="00000FE3"/>
    <w:rsid w:val="000012A1"/>
    <w:rsid w:val="000015D1"/>
    <w:rsid w:val="00001982"/>
    <w:rsid w:val="0000356C"/>
    <w:rsid w:val="000036E3"/>
    <w:rsid w:val="00003791"/>
    <w:rsid w:val="000055C2"/>
    <w:rsid w:val="00007A33"/>
    <w:rsid w:val="00007CF5"/>
    <w:rsid w:val="00007E5C"/>
    <w:rsid w:val="00007E6C"/>
    <w:rsid w:val="0001015F"/>
    <w:rsid w:val="00010AB5"/>
    <w:rsid w:val="00010BF6"/>
    <w:rsid w:val="00010F3A"/>
    <w:rsid w:val="000125CE"/>
    <w:rsid w:val="00012EC6"/>
    <w:rsid w:val="000139CE"/>
    <w:rsid w:val="00013B27"/>
    <w:rsid w:val="00013D09"/>
    <w:rsid w:val="00014B3D"/>
    <w:rsid w:val="00015CBE"/>
    <w:rsid w:val="00015EEC"/>
    <w:rsid w:val="000169F9"/>
    <w:rsid w:val="000171CE"/>
    <w:rsid w:val="000174B2"/>
    <w:rsid w:val="00017C13"/>
    <w:rsid w:val="00020783"/>
    <w:rsid w:val="00020F2E"/>
    <w:rsid w:val="0002147B"/>
    <w:rsid w:val="00021EEB"/>
    <w:rsid w:val="000237F0"/>
    <w:rsid w:val="00023D76"/>
    <w:rsid w:val="000246C3"/>
    <w:rsid w:val="00024C5C"/>
    <w:rsid w:val="00024D25"/>
    <w:rsid w:val="0002531F"/>
    <w:rsid w:val="000256FA"/>
    <w:rsid w:val="0002579D"/>
    <w:rsid w:val="000261D1"/>
    <w:rsid w:val="000268FD"/>
    <w:rsid w:val="00027894"/>
    <w:rsid w:val="0003083F"/>
    <w:rsid w:val="00030BCF"/>
    <w:rsid w:val="0003134C"/>
    <w:rsid w:val="0003180D"/>
    <w:rsid w:val="000328F6"/>
    <w:rsid w:val="00032FCA"/>
    <w:rsid w:val="0003590D"/>
    <w:rsid w:val="000359B0"/>
    <w:rsid w:val="000372FF"/>
    <w:rsid w:val="00040691"/>
    <w:rsid w:val="00040F1E"/>
    <w:rsid w:val="00041268"/>
    <w:rsid w:val="000417F6"/>
    <w:rsid w:val="00041DE7"/>
    <w:rsid w:val="00043292"/>
    <w:rsid w:val="00043524"/>
    <w:rsid w:val="00044213"/>
    <w:rsid w:val="00045234"/>
    <w:rsid w:val="00045E4F"/>
    <w:rsid w:val="00050B0A"/>
    <w:rsid w:val="00051509"/>
    <w:rsid w:val="00052861"/>
    <w:rsid w:val="0005295B"/>
    <w:rsid w:val="000529B4"/>
    <w:rsid w:val="000548D3"/>
    <w:rsid w:val="0005526F"/>
    <w:rsid w:val="00055ABC"/>
    <w:rsid w:val="00055F64"/>
    <w:rsid w:val="0005795A"/>
    <w:rsid w:val="00057F07"/>
    <w:rsid w:val="000609C2"/>
    <w:rsid w:val="00061A99"/>
    <w:rsid w:val="00062689"/>
    <w:rsid w:val="0006300A"/>
    <w:rsid w:val="0006381D"/>
    <w:rsid w:val="000639E9"/>
    <w:rsid w:val="00064E77"/>
    <w:rsid w:val="00065A70"/>
    <w:rsid w:val="00066111"/>
    <w:rsid w:val="0006611F"/>
    <w:rsid w:val="000667D9"/>
    <w:rsid w:val="00066D2B"/>
    <w:rsid w:val="0006702C"/>
    <w:rsid w:val="0006795B"/>
    <w:rsid w:val="000704D0"/>
    <w:rsid w:val="00070C52"/>
    <w:rsid w:val="00071545"/>
    <w:rsid w:val="00071546"/>
    <w:rsid w:val="00071A4D"/>
    <w:rsid w:val="000722A6"/>
    <w:rsid w:val="0007235D"/>
    <w:rsid w:val="0007268B"/>
    <w:rsid w:val="00072A18"/>
    <w:rsid w:val="00072D2C"/>
    <w:rsid w:val="00072F19"/>
    <w:rsid w:val="00073634"/>
    <w:rsid w:val="000738E9"/>
    <w:rsid w:val="000742FD"/>
    <w:rsid w:val="000745FD"/>
    <w:rsid w:val="000756F8"/>
    <w:rsid w:val="00075A53"/>
    <w:rsid w:val="00075E60"/>
    <w:rsid w:val="00076120"/>
    <w:rsid w:val="0007710F"/>
    <w:rsid w:val="0007744E"/>
    <w:rsid w:val="000774B0"/>
    <w:rsid w:val="00077B82"/>
    <w:rsid w:val="00077D47"/>
    <w:rsid w:val="000808CF"/>
    <w:rsid w:val="0008111D"/>
    <w:rsid w:val="00082B4C"/>
    <w:rsid w:val="00082BF4"/>
    <w:rsid w:val="0008336F"/>
    <w:rsid w:val="00083C71"/>
    <w:rsid w:val="00084244"/>
    <w:rsid w:val="000850FF"/>
    <w:rsid w:val="000858DF"/>
    <w:rsid w:val="00086264"/>
    <w:rsid w:val="00086F6D"/>
    <w:rsid w:val="00090543"/>
    <w:rsid w:val="00090D3A"/>
    <w:rsid w:val="00090F23"/>
    <w:rsid w:val="000910AA"/>
    <w:rsid w:val="00091101"/>
    <w:rsid w:val="00091539"/>
    <w:rsid w:val="000916AF"/>
    <w:rsid w:val="000916F9"/>
    <w:rsid w:val="0009183E"/>
    <w:rsid w:val="00091B48"/>
    <w:rsid w:val="00092B41"/>
    <w:rsid w:val="00093C57"/>
    <w:rsid w:val="000951AB"/>
    <w:rsid w:val="000952E7"/>
    <w:rsid w:val="00095964"/>
    <w:rsid w:val="00096860"/>
    <w:rsid w:val="0009704B"/>
    <w:rsid w:val="000A0C62"/>
    <w:rsid w:val="000A1062"/>
    <w:rsid w:val="000A12D2"/>
    <w:rsid w:val="000A1F63"/>
    <w:rsid w:val="000A277D"/>
    <w:rsid w:val="000A3214"/>
    <w:rsid w:val="000A3EE7"/>
    <w:rsid w:val="000A4F2E"/>
    <w:rsid w:val="000A5792"/>
    <w:rsid w:val="000A579B"/>
    <w:rsid w:val="000A585B"/>
    <w:rsid w:val="000A5B03"/>
    <w:rsid w:val="000A6221"/>
    <w:rsid w:val="000A6BCA"/>
    <w:rsid w:val="000A6F53"/>
    <w:rsid w:val="000A73AD"/>
    <w:rsid w:val="000B041E"/>
    <w:rsid w:val="000B075A"/>
    <w:rsid w:val="000B0932"/>
    <w:rsid w:val="000B0BD3"/>
    <w:rsid w:val="000B137E"/>
    <w:rsid w:val="000B15FC"/>
    <w:rsid w:val="000B2A29"/>
    <w:rsid w:val="000B2CA6"/>
    <w:rsid w:val="000B2D5F"/>
    <w:rsid w:val="000B5042"/>
    <w:rsid w:val="000B50EF"/>
    <w:rsid w:val="000B5D08"/>
    <w:rsid w:val="000B5D82"/>
    <w:rsid w:val="000B5EDA"/>
    <w:rsid w:val="000B625C"/>
    <w:rsid w:val="000B6FC6"/>
    <w:rsid w:val="000B7933"/>
    <w:rsid w:val="000C02E4"/>
    <w:rsid w:val="000C0687"/>
    <w:rsid w:val="000C1F0B"/>
    <w:rsid w:val="000C21DA"/>
    <w:rsid w:val="000C269F"/>
    <w:rsid w:val="000C2733"/>
    <w:rsid w:val="000C2FD4"/>
    <w:rsid w:val="000C3094"/>
    <w:rsid w:val="000C3964"/>
    <w:rsid w:val="000C3BC9"/>
    <w:rsid w:val="000C3BE3"/>
    <w:rsid w:val="000C3EEF"/>
    <w:rsid w:val="000C4F69"/>
    <w:rsid w:val="000C529B"/>
    <w:rsid w:val="000C5376"/>
    <w:rsid w:val="000C6022"/>
    <w:rsid w:val="000C7012"/>
    <w:rsid w:val="000C7112"/>
    <w:rsid w:val="000D0B13"/>
    <w:rsid w:val="000D0C8C"/>
    <w:rsid w:val="000D0CC4"/>
    <w:rsid w:val="000D1DBD"/>
    <w:rsid w:val="000D2E69"/>
    <w:rsid w:val="000D38FE"/>
    <w:rsid w:val="000D3CAB"/>
    <w:rsid w:val="000D4EA2"/>
    <w:rsid w:val="000D5D9F"/>
    <w:rsid w:val="000D68FE"/>
    <w:rsid w:val="000D6D2F"/>
    <w:rsid w:val="000D7126"/>
    <w:rsid w:val="000E036F"/>
    <w:rsid w:val="000E2023"/>
    <w:rsid w:val="000E4276"/>
    <w:rsid w:val="000E4287"/>
    <w:rsid w:val="000E4488"/>
    <w:rsid w:val="000E4A2E"/>
    <w:rsid w:val="000E55C5"/>
    <w:rsid w:val="000E5620"/>
    <w:rsid w:val="000E58D9"/>
    <w:rsid w:val="000E5ABC"/>
    <w:rsid w:val="000E66D7"/>
    <w:rsid w:val="000E67B4"/>
    <w:rsid w:val="000E715A"/>
    <w:rsid w:val="000E7AF0"/>
    <w:rsid w:val="000E7C3F"/>
    <w:rsid w:val="000E7DE7"/>
    <w:rsid w:val="000F0049"/>
    <w:rsid w:val="000F07D8"/>
    <w:rsid w:val="000F17A7"/>
    <w:rsid w:val="000F19C1"/>
    <w:rsid w:val="000F1B12"/>
    <w:rsid w:val="000F23DA"/>
    <w:rsid w:val="000F2A40"/>
    <w:rsid w:val="000F4290"/>
    <w:rsid w:val="000F4AE5"/>
    <w:rsid w:val="000F4CC4"/>
    <w:rsid w:val="000F5164"/>
    <w:rsid w:val="000F5671"/>
    <w:rsid w:val="000F62AC"/>
    <w:rsid w:val="000F6E26"/>
    <w:rsid w:val="000F71FA"/>
    <w:rsid w:val="000F737E"/>
    <w:rsid w:val="000F7957"/>
    <w:rsid w:val="000F7B83"/>
    <w:rsid w:val="000F7E90"/>
    <w:rsid w:val="00101244"/>
    <w:rsid w:val="00101352"/>
    <w:rsid w:val="0010156A"/>
    <w:rsid w:val="00101727"/>
    <w:rsid w:val="00101AED"/>
    <w:rsid w:val="001021F3"/>
    <w:rsid w:val="00102531"/>
    <w:rsid w:val="00102D33"/>
    <w:rsid w:val="0010306A"/>
    <w:rsid w:val="00103E3C"/>
    <w:rsid w:val="0010406C"/>
    <w:rsid w:val="001045A9"/>
    <w:rsid w:val="00104668"/>
    <w:rsid w:val="00104C9E"/>
    <w:rsid w:val="001056AF"/>
    <w:rsid w:val="00105920"/>
    <w:rsid w:val="00105A98"/>
    <w:rsid w:val="0010624B"/>
    <w:rsid w:val="001063D5"/>
    <w:rsid w:val="00106D99"/>
    <w:rsid w:val="00106EDA"/>
    <w:rsid w:val="001076FB"/>
    <w:rsid w:val="001079DD"/>
    <w:rsid w:val="00107D5E"/>
    <w:rsid w:val="00107F1B"/>
    <w:rsid w:val="00110184"/>
    <w:rsid w:val="001104F2"/>
    <w:rsid w:val="001120D4"/>
    <w:rsid w:val="00112977"/>
    <w:rsid w:val="00112F20"/>
    <w:rsid w:val="0011386A"/>
    <w:rsid w:val="001160FC"/>
    <w:rsid w:val="00116595"/>
    <w:rsid w:val="00117F0B"/>
    <w:rsid w:val="00120A4B"/>
    <w:rsid w:val="00121D62"/>
    <w:rsid w:val="00122820"/>
    <w:rsid w:val="00122EA2"/>
    <w:rsid w:val="00123295"/>
    <w:rsid w:val="00123398"/>
    <w:rsid w:val="0012351F"/>
    <w:rsid w:val="00123EC3"/>
    <w:rsid w:val="00123EDF"/>
    <w:rsid w:val="0012408D"/>
    <w:rsid w:val="00124906"/>
    <w:rsid w:val="001261F9"/>
    <w:rsid w:val="001267BC"/>
    <w:rsid w:val="00126B2C"/>
    <w:rsid w:val="001271AF"/>
    <w:rsid w:val="00127856"/>
    <w:rsid w:val="00127AD5"/>
    <w:rsid w:val="0013040F"/>
    <w:rsid w:val="00132FF5"/>
    <w:rsid w:val="00133D5F"/>
    <w:rsid w:val="00134EB7"/>
    <w:rsid w:val="00134F57"/>
    <w:rsid w:val="00135812"/>
    <w:rsid w:val="00135B8D"/>
    <w:rsid w:val="00135E8F"/>
    <w:rsid w:val="00135F20"/>
    <w:rsid w:val="00136513"/>
    <w:rsid w:val="001368A9"/>
    <w:rsid w:val="00137557"/>
    <w:rsid w:val="0014109D"/>
    <w:rsid w:val="0014167C"/>
    <w:rsid w:val="0014238F"/>
    <w:rsid w:val="0014284B"/>
    <w:rsid w:val="00143A24"/>
    <w:rsid w:val="00143AB3"/>
    <w:rsid w:val="0014404D"/>
    <w:rsid w:val="0014520D"/>
    <w:rsid w:val="0014530B"/>
    <w:rsid w:val="00145ABF"/>
    <w:rsid w:val="0014672D"/>
    <w:rsid w:val="001472C2"/>
    <w:rsid w:val="00147E49"/>
    <w:rsid w:val="001503C1"/>
    <w:rsid w:val="00150610"/>
    <w:rsid w:val="00150EF1"/>
    <w:rsid w:val="001514E4"/>
    <w:rsid w:val="001526EC"/>
    <w:rsid w:val="00152BBC"/>
    <w:rsid w:val="00152ECA"/>
    <w:rsid w:val="00153BA8"/>
    <w:rsid w:val="00154604"/>
    <w:rsid w:val="00154FAA"/>
    <w:rsid w:val="00155407"/>
    <w:rsid w:val="00157FF2"/>
    <w:rsid w:val="00160015"/>
    <w:rsid w:val="00161489"/>
    <w:rsid w:val="00162112"/>
    <w:rsid w:val="00162A8F"/>
    <w:rsid w:val="00164573"/>
    <w:rsid w:val="00164834"/>
    <w:rsid w:val="001654B4"/>
    <w:rsid w:val="001655D3"/>
    <w:rsid w:val="00166D51"/>
    <w:rsid w:val="0016728D"/>
    <w:rsid w:val="00167C87"/>
    <w:rsid w:val="00167E1C"/>
    <w:rsid w:val="00171DE0"/>
    <w:rsid w:val="00172475"/>
    <w:rsid w:val="00172AAD"/>
    <w:rsid w:val="0017379C"/>
    <w:rsid w:val="00173D9D"/>
    <w:rsid w:val="001746A1"/>
    <w:rsid w:val="00174E2B"/>
    <w:rsid w:val="00175920"/>
    <w:rsid w:val="001770A1"/>
    <w:rsid w:val="0017723F"/>
    <w:rsid w:val="00177487"/>
    <w:rsid w:val="00177C0D"/>
    <w:rsid w:val="00177EA2"/>
    <w:rsid w:val="00180419"/>
    <w:rsid w:val="00180F87"/>
    <w:rsid w:val="001814A4"/>
    <w:rsid w:val="00181DB3"/>
    <w:rsid w:val="00181F04"/>
    <w:rsid w:val="00181F41"/>
    <w:rsid w:val="00182BD6"/>
    <w:rsid w:val="001836CF"/>
    <w:rsid w:val="001839A9"/>
    <w:rsid w:val="001855D1"/>
    <w:rsid w:val="00185F29"/>
    <w:rsid w:val="00186413"/>
    <w:rsid w:val="0018764C"/>
    <w:rsid w:val="00187823"/>
    <w:rsid w:val="00187853"/>
    <w:rsid w:val="00187CAF"/>
    <w:rsid w:val="0019039C"/>
    <w:rsid w:val="00191313"/>
    <w:rsid w:val="001915BF"/>
    <w:rsid w:val="00191A24"/>
    <w:rsid w:val="00191A53"/>
    <w:rsid w:val="00192295"/>
    <w:rsid w:val="001936E6"/>
    <w:rsid w:val="00193C83"/>
    <w:rsid w:val="00193CE3"/>
    <w:rsid w:val="00194112"/>
    <w:rsid w:val="00195522"/>
    <w:rsid w:val="00195A29"/>
    <w:rsid w:val="0019702A"/>
    <w:rsid w:val="00197F27"/>
    <w:rsid w:val="001A090D"/>
    <w:rsid w:val="001A0BF0"/>
    <w:rsid w:val="001A25FC"/>
    <w:rsid w:val="001A2971"/>
    <w:rsid w:val="001A4CE3"/>
    <w:rsid w:val="001A53E0"/>
    <w:rsid w:val="001A5714"/>
    <w:rsid w:val="001A6DDE"/>
    <w:rsid w:val="001A7723"/>
    <w:rsid w:val="001A7C0B"/>
    <w:rsid w:val="001B012A"/>
    <w:rsid w:val="001B0716"/>
    <w:rsid w:val="001B09B5"/>
    <w:rsid w:val="001B0C0E"/>
    <w:rsid w:val="001B0EA2"/>
    <w:rsid w:val="001B1D18"/>
    <w:rsid w:val="001B1E7E"/>
    <w:rsid w:val="001B1EBD"/>
    <w:rsid w:val="001B33D7"/>
    <w:rsid w:val="001B4040"/>
    <w:rsid w:val="001B46CA"/>
    <w:rsid w:val="001B4DEE"/>
    <w:rsid w:val="001B79E2"/>
    <w:rsid w:val="001C10DE"/>
    <w:rsid w:val="001C11D0"/>
    <w:rsid w:val="001C127C"/>
    <w:rsid w:val="001C25A1"/>
    <w:rsid w:val="001C3743"/>
    <w:rsid w:val="001C45E0"/>
    <w:rsid w:val="001C495C"/>
    <w:rsid w:val="001C4E9B"/>
    <w:rsid w:val="001C5988"/>
    <w:rsid w:val="001C59AF"/>
    <w:rsid w:val="001C6BE7"/>
    <w:rsid w:val="001C7102"/>
    <w:rsid w:val="001C726C"/>
    <w:rsid w:val="001C78C3"/>
    <w:rsid w:val="001C7948"/>
    <w:rsid w:val="001D0119"/>
    <w:rsid w:val="001D04D8"/>
    <w:rsid w:val="001D1507"/>
    <w:rsid w:val="001D19D8"/>
    <w:rsid w:val="001D22C0"/>
    <w:rsid w:val="001D2C5A"/>
    <w:rsid w:val="001D3B7B"/>
    <w:rsid w:val="001D3CB8"/>
    <w:rsid w:val="001D3F45"/>
    <w:rsid w:val="001D40C0"/>
    <w:rsid w:val="001D48DC"/>
    <w:rsid w:val="001D4D9C"/>
    <w:rsid w:val="001D4FA5"/>
    <w:rsid w:val="001D504B"/>
    <w:rsid w:val="001D526B"/>
    <w:rsid w:val="001D584B"/>
    <w:rsid w:val="001D5C7B"/>
    <w:rsid w:val="001D5DA5"/>
    <w:rsid w:val="001D6B6D"/>
    <w:rsid w:val="001E17AB"/>
    <w:rsid w:val="001E18BD"/>
    <w:rsid w:val="001E236E"/>
    <w:rsid w:val="001E31CD"/>
    <w:rsid w:val="001E3552"/>
    <w:rsid w:val="001E3D49"/>
    <w:rsid w:val="001E47DC"/>
    <w:rsid w:val="001E4926"/>
    <w:rsid w:val="001E4C57"/>
    <w:rsid w:val="001E5251"/>
    <w:rsid w:val="001E5519"/>
    <w:rsid w:val="001E5B17"/>
    <w:rsid w:val="001E5DD0"/>
    <w:rsid w:val="001E671E"/>
    <w:rsid w:val="001E6793"/>
    <w:rsid w:val="001E72AC"/>
    <w:rsid w:val="001E75B1"/>
    <w:rsid w:val="001F007B"/>
    <w:rsid w:val="001F05F0"/>
    <w:rsid w:val="001F11B4"/>
    <w:rsid w:val="001F172D"/>
    <w:rsid w:val="001F202D"/>
    <w:rsid w:val="001F2602"/>
    <w:rsid w:val="001F268C"/>
    <w:rsid w:val="001F26F4"/>
    <w:rsid w:val="001F294A"/>
    <w:rsid w:val="001F2C66"/>
    <w:rsid w:val="001F3DA7"/>
    <w:rsid w:val="001F4670"/>
    <w:rsid w:val="001F4B19"/>
    <w:rsid w:val="001F57C8"/>
    <w:rsid w:val="001F70C7"/>
    <w:rsid w:val="001F73FA"/>
    <w:rsid w:val="00200334"/>
    <w:rsid w:val="002006CC"/>
    <w:rsid w:val="002023D9"/>
    <w:rsid w:val="002028F9"/>
    <w:rsid w:val="0020353C"/>
    <w:rsid w:val="00203BB5"/>
    <w:rsid w:val="00204344"/>
    <w:rsid w:val="00204603"/>
    <w:rsid w:val="0020508B"/>
    <w:rsid w:val="0020530A"/>
    <w:rsid w:val="0020671B"/>
    <w:rsid w:val="002073E7"/>
    <w:rsid w:val="002102B7"/>
    <w:rsid w:val="002118FD"/>
    <w:rsid w:val="00211A3C"/>
    <w:rsid w:val="00211F77"/>
    <w:rsid w:val="0021259F"/>
    <w:rsid w:val="00212A7A"/>
    <w:rsid w:val="00213C46"/>
    <w:rsid w:val="00213E45"/>
    <w:rsid w:val="0021609B"/>
    <w:rsid w:val="002160A2"/>
    <w:rsid w:val="00216291"/>
    <w:rsid w:val="002166FE"/>
    <w:rsid w:val="0021710E"/>
    <w:rsid w:val="002178C9"/>
    <w:rsid w:val="00220B4E"/>
    <w:rsid w:val="00220EE8"/>
    <w:rsid w:val="00221386"/>
    <w:rsid w:val="00221AEE"/>
    <w:rsid w:val="00222583"/>
    <w:rsid w:val="00222832"/>
    <w:rsid w:val="00222992"/>
    <w:rsid w:val="00222E0E"/>
    <w:rsid w:val="00223684"/>
    <w:rsid w:val="00223797"/>
    <w:rsid w:val="00223E86"/>
    <w:rsid w:val="00223F26"/>
    <w:rsid w:val="00224147"/>
    <w:rsid w:val="00224D80"/>
    <w:rsid w:val="00226179"/>
    <w:rsid w:val="00226B2A"/>
    <w:rsid w:val="00230223"/>
    <w:rsid w:val="00230AD0"/>
    <w:rsid w:val="0023211A"/>
    <w:rsid w:val="0023264E"/>
    <w:rsid w:val="00232FB9"/>
    <w:rsid w:val="002339A2"/>
    <w:rsid w:val="0023568C"/>
    <w:rsid w:val="00235FBB"/>
    <w:rsid w:val="00236082"/>
    <w:rsid w:val="00236498"/>
    <w:rsid w:val="00236BC1"/>
    <w:rsid w:val="00237900"/>
    <w:rsid w:val="00240667"/>
    <w:rsid w:val="00240C05"/>
    <w:rsid w:val="00241671"/>
    <w:rsid w:val="00241D69"/>
    <w:rsid w:val="00241ED6"/>
    <w:rsid w:val="00244B60"/>
    <w:rsid w:val="00245242"/>
    <w:rsid w:val="0024549B"/>
    <w:rsid w:val="002456E6"/>
    <w:rsid w:val="00245A87"/>
    <w:rsid w:val="00246D7C"/>
    <w:rsid w:val="00246E54"/>
    <w:rsid w:val="002474CE"/>
    <w:rsid w:val="00247D82"/>
    <w:rsid w:val="00247F81"/>
    <w:rsid w:val="0025046C"/>
    <w:rsid w:val="00250944"/>
    <w:rsid w:val="002525EF"/>
    <w:rsid w:val="002530C8"/>
    <w:rsid w:val="00253CC1"/>
    <w:rsid w:val="00253F16"/>
    <w:rsid w:val="00253F1D"/>
    <w:rsid w:val="00254779"/>
    <w:rsid w:val="00255390"/>
    <w:rsid w:val="002553B0"/>
    <w:rsid w:val="00257750"/>
    <w:rsid w:val="00257E18"/>
    <w:rsid w:val="00260376"/>
    <w:rsid w:val="002603CA"/>
    <w:rsid w:val="00260647"/>
    <w:rsid w:val="00260AA6"/>
    <w:rsid w:val="002616A8"/>
    <w:rsid w:val="00261ADA"/>
    <w:rsid w:val="00262613"/>
    <w:rsid w:val="00262A08"/>
    <w:rsid w:val="00263376"/>
    <w:rsid w:val="00263587"/>
    <w:rsid w:val="00263EDF"/>
    <w:rsid w:val="002675AB"/>
    <w:rsid w:val="00267DF3"/>
    <w:rsid w:val="0027239F"/>
    <w:rsid w:val="002725D1"/>
    <w:rsid w:val="002729E2"/>
    <w:rsid w:val="002748E8"/>
    <w:rsid w:val="002758F2"/>
    <w:rsid w:val="00275C65"/>
    <w:rsid w:val="00276A63"/>
    <w:rsid w:val="00276E99"/>
    <w:rsid w:val="002777AC"/>
    <w:rsid w:val="00280A0B"/>
    <w:rsid w:val="002810B6"/>
    <w:rsid w:val="00281296"/>
    <w:rsid w:val="00281487"/>
    <w:rsid w:val="002817C2"/>
    <w:rsid w:val="0028248B"/>
    <w:rsid w:val="0028285B"/>
    <w:rsid w:val="00282C49"/>
    <w:rsid w:val="00282E55"/>
    <w:rsid w:val="002845D7"/>
    <w:rsid w:val="00284923"/>
    <w:rsid w:val="00284C9B"/>
    <w:rsid w:val="00284DF0"/>
    <w:rsid w:val="00285086"/>
    <w:rsid w:val="00285608"/>
    <w:rsid w:val="00285AF1"/>
    <w:rsid w:val="0028665A"/>
    <w:rsid w:val="00286983"/>
    <w:rsid w:val="00287879"/>
    <w:rsid w:val="002911F1"/>
    <w:rsid w:val="002923EC"/>
    <w:rsid w:val="00292657"/>
    <w:rsid w:val="00293AD7"/>
    <w:rsid w:val="00294EAC"/>
    <w:rsid w:val="00294FEA"/>
    <w:rsid w:val="002952C0"/>
    <w:rsid w:val="0029562E"/>
    <w:rsid w:val="002966C0"/>
    <w:rsid w:val="00296763"/>
    <w:rsid w:val="00296A65"/>
    <w:rsid w:val="00296C40"/>
    <w:rsid w:val="00296D48"/>
    <w:rsid w:val="00297674"/>
    <w:rsid w:val="0029773E"/>
    <w:rsid w:val="002A007C"/>
    <w:rsid w:val="002A0153"/>
    <w:rsid w:val="002A01DB"/>
    <w:rsid w:val="002A04C4"/>
    <w:rsid w:val="002A05C5"/>
    <w:rsid w:val="002A093E"/>
    <w:rsid w:val="002A1518"/>
    <w:rsid w:val="002A158C"/>
    <w:rsid w:val="002A16F8"/>
    <w:rsid w:val="002A1C90"/>
    <w:rsid w:val="002A1DC6"/>
    <w:rsid w:val="002A1E0F"/>
    <w:rsid w:val="002A2D1E"/>
    <w:rsid w:val="002A336C"/>
    <w:rsid w:val="002A3F2B"/>
    <w:rsid w:val="002A4215"/>
    <w:rsid w:val="002A5ABE"/>
    <w:rsid w:val="002A692E"/>
    <w:rsid w:val="002A6CD1"/>
    <w:rsid w:val="002A6D20"/>
    <w:rsid w:val="002A6DB8"/>
    <w:rsid w:val="002A7AEB"/>
    <w:rsid w:val="002A7D3A"/>
    <w:rsid w:val="002B10B1"/>
    <w:rsid w:val="002B166F"/>
    <w:rsid w:val="002B28E2"/>
    <w:rsid w:val="002B2CDE"/>
    <w:rsid w:val="002B2EC5"/>
    <w:rsid w:val="002B3470"/>
    <w:rsid w:val="002B459C"/>
    <w:rsid w:val="002B4BC8"/>
    <w:rsid w:val="002B4F9F"/>
    <w:rsid w:val="002B5237"/>
    <w:rsid w:val="002B5813"/>
    <w:rsid w:val="002B6383"/>
    <w:rsid w:val="002B664B"/>
    <w:rsid w:val="002B6D58"/>
    <w:rsid w:val="002B703F"/>
    <w:rsid w:val="002B7D77"/>
    <w:rsid w:val="002C0CA7"/>
    <w:rsid w:val="002C1A0D"/>
    <w:rsid w:val="002C2B4F"/>
    <w:rsid w:val="002C372B"/>
    <w:rsid w:val="002C3E4C"/>
    <w:rsid w:val="002C4038"/>
    <w:rsid w:val="002C51E2"/>
    <w:rsid w:val="002C530A"/>
    <w:rsid w:val="002C679F"/>
    <w:rsid w:val="002C74F2"/>
    <w:rsid w:val="002C7B84"/>
    <w:rsid w:val="002D0137"/>
    <w:rsid w:val="002D0F6A"/>
    <w:rsid w:val="002D1828"/>
    <w:rsid w:val="002D2BEE"/>
    <w:rsid w:val="002D2C2B"/>
    <w:rsid w:val="002D3278"/>
    <w:rsid w:val="002D3397"/>
    <w:rsid w:val="002D343C"/>
    <w:rsid w:val="002D42A8"/>
    <w:rsid w:val="002D46B4"/>
    <w:rsid w:val="002D4A5A"/>
    <w:rsid w:val="002D4C4C"/>
    <w:rsid w:val="002D56B1"/>
    <w:rsid w:val="002D6F90"/>
    <w:rsid w:val="002D74D0"/>
    <w:rsid w:val="002D76DE"/>
    <w:rsid w:val="002D77DA"/>
    <w:rsid w:val="002D7ABC"/>
    <w:rsid w:val="002E06C4"/>
    <w:rsid w:val="002E16DB"/>
    <w:rsid w:val="002E1C60"/>
    <w:rsid w:val="002E1E54"/>
    <w:rsid w:val="002E32FC"/>
    <w:rsid w:val="002E36D7"/>
    <w:rsid w:val="002E3A00"/>
    <w:rsid w:val="002E427B"/>
    <w:rsid w:val="002E4290"/>
    <w:rsid w:val="002E4942"/>
    <w:rsid w:val="002E54D4"/>
    <w:rsid w:val="002E5649"/>
    <w:rsid w:val="002E605B"/>
    <w:rsid w:val="002E6F94"/>
    <w:rsid w:val="002E7BF9"/>
    <w:rsid w:val="002F035A"/>
    <w:rsid w:val="002F0491"/>
    <w:rsid w:val="002F091E"/>
    <w:rsid w:val="002F1051"/>
    <w:rsid w:val="002F1698"/>
    <w:rsid w:val="002F1D70"/>
    <w:rsid w:val="002F212C"/>
    <w:rsid w:val="002F237C"/>
    <w:rsid w:val="002F2D0E"/>
    <w:rsid w:val="002F3191"/>
    <w:rsid w:val="002F3624"/>
    <w:rsid w:val="002F4398"/>
    <w:rsid w:val="002F44F8"/>
    <w:rsid w:val="002F4C43"/>
    <w:rsid w:val="002F52BB"/>
    <w:rsid w:val="002F61EE"/>
    <w:rsid w:val="002F7CCB"/>
    <w:rsid w:val="003005C9"/>
    <w:rsid w:val="0030083C"/>
    <w:rsid w:val="003014CA"/>
    <w:rsid w:val="003018C1"/>
    <w:rsid w:val="00301A67"/>
    <w:rsid w:val="00302878"/>
    <w:rsid w:val="00302C61"/>
    <w:rsid w:val="003031D4"/>
    <w:rsid w:val="0030481E"/>
    <w:rsid w:val="00304DA6"/>
    <w:rsid w:val="00305DDF"/>
    <w:rsid w:val="003060AD"/>
    <w:rsid w:val="003061CC"/>
    <w:rsid w:val="003073B2"/>
    <w:rsid w:val="00307642"/>
    <w:rsid w:val="00310F74"/>
    <w:rsid w:val="00311024"/>
    <w:rsid w:val="003113D8"/>
    <w:rsid w:val="00311614"/>
    <w:rsid w:val="003116E3"/>
    <w:rsid w:val="003119C4"/>
    <w:rsid w:val="00312C1F"/>
    <w:rsid w:val="00312C9D"/>
    <w:rsid w:val="00313746"/>
    <w:rsid w:val="00313ADB"/>
    <w:rsid w:val="003146BC"/>
    <w:rsid w:val="00315ECF"/>
    <w:rsid w:val="003169F2"/>
    <w:rsid w:val="0031790F"/>
    <w:rsid w:val="00317B6B"/>
    <w:rsid w:val="0032019A"/>
    <w:rsid w:val="00320731"/>
    <w:rsid w:val="003208E6"/>
    <w:rsid w:val="00320F08"/>
    <w:rsid w:val="00325358"/>
    <w:rsid w:val="0032546D"/>
    <w:rsid w:val="00325E94"/>
    <w:rsid w:val="003270B9"/>
    <w:rsid w:val="00327102"/>
    <w:rsid w:val="0032736B"/>
    <w:rsid w:val="00330371"/>
    <w:rsid w:val="003304CC"/>
    <w:rsid w:val="0033099C"/>
    <w:rsid w:val="003309B5"/>
    <w:rsid w:val="0033125B"/>
    <w:rsid w:val="00331276"/>
    <w:rsid w:val="00331FA1"/>
    <w:rsid w:val="0033215C"/>
    <w:rsid w:val="003321EE"/>
    <w:rsid w:val="00332878"/>
    <w:rsid w:val="00333B0C"/>
    <w:rsid w:val="00333D6E"/>
    <w:rsid w:val="0033407E"/>
    <w:rsid w:val="00334CF3"/>
    <w:rsid w:val="00335628"/>
    <w:rsid w:val="00335C3D"/>
    <w:rsid w:val="00336218"/>
    <w:rsid w:val="00336529"/>
    <w:rsid w:val="003373DE"/>
    <w:rsid w:val="0033749F"/>
    <w:rsid w:val="00337D43"/>
    <w:rsid w:val="00340CEF"/>
    <w:rsid w:val="003418BE"/>
    <w:rsid w:val="00341A9B"/>
    <w:rsid w:val="00341AFB"/>
    <w:rsid w:val="00342EF2"/>
    <w:rsid w:val="00343B03"/>
    <w:rsid w:val="00343BAE"/>
    <w:rsid w:val="00343DD6"/>
    <w:rsid w:val="0034488C"/>
    <w:rsid w:val="00345429"/>
    <w:rsid w:val="00346156"/>
    <w:rsid w:val="00346383"/>
    <w:rsid w:val="00346D0F"/>
    <w:rsid w:val="00346F46"/>
    <w:rsid w:val="00347459"/>
    <w:rsid w:val="003474B3"/>
    <w:rsid w:val="0034778D"/>
    <w:rsid w:val="003506C9"/>
    <w:rsid w:val="0035088F"/>
    <w:rsid w:val="00350D3D"/>
    <w:rsid w:val="003511C3"/>
    <w:rsid w:val="00351F02"/>
    <w:rsid w:val="0035271E"/>
    <w:rsid w:val="00352CF3"/>
    <w:rsid w:val="00352D93"/>
    <w:rsid w:val="003533AB"/>
    <w:rsid w:val="00353FBB"/>
    <w:rsid w:val="0035597A"/>
    <w:rsid w:val="003559F3"/>
    <w:rsid w:val="0035688C"/>
    <w:rsid w:val="0035694F"/>
    <w:rsid w:val="003570F5"/>
    <w:rsid w:val="0035749A"/>
    <w:rsid w:val="00361330"/>
    <w:rsid w:val="00361B1F"/>
    <w:rsid w:val="00362186"/>
    <w:rsid w:val="00362D22"/>
    <w:rsid w:val="0036375E"/>
    <w:rsid w:val="00363BF5"/>
    <w:rsid w:val="00363CC0"/>
    <w:rsid w:val="00364CDF"/>
    <w:rsid w:val="0036571B"/>
    <w:rsid w:val="00365D25"/>
    <w:rsid w:val="00365F11"/>
    <w:rsid w:val="0036628C"/>
    <w:rsid w:val="003662BD"/>
    <w:rsid w:val="00366A2A"/>
    <w:rsid w:val="0036720E"/>
    <w:rsid w:val="00367BC8"/>
    <w:rsid w:val="00367BCA"/>
    <w:rsid w:val="003703FE"/>
    <w:rsid w:val="0037075B"/>
    <w:rsid w:val="003712CB"/>
    <w:rsid w:val="00371406"/>
    <w:rsid w:val="00371740"/>
    <w:rsid w:val="00371C2A"/>
    <w:rsid w:val="00371FD1"/>
    <w:rsid w:val="003739C1"/>
    <w:rsid w:val="003739DE"/>
    <w:rsid w:val="00374187"/>
    <w:rsid w:val="00374337"/>
    <w:rsid w:val="003752F4"/>
    <w:rsid w:val="00375BAA"/>
    <w:rsid w:val="0037604D"/>
    <w:rsid w:val="00376A66"/>
    <w:rsid w:val="0037715C"/>
    <w:rsid w:val="00377558"/>
    <w:rsid w:val="00377818"/>
    <w:rsid w:val="00377E1B"/>
    <w:rsid w:val="00380906"/>
    <w:rsid w:val="00380E3C"/>
    <w:rsid w:val="003814FC"/>
    <w:rsid w:val="00382E9B"/>
    <w:rsid w:val="00383807"/>
    <w:rsid w:val="00383C0F"/>
    <w:rsid w:val="00384196"/>
    <w:rsid w:val="003851D8"/>
    <w:rsid w:val="00385FE7"/>
    <w:rsid w:val="0038601A"/>
    <w:rsid w:val="003866D9"/>
    <w:rsid w:val="00386747"/>
    <w:rsid w:val="003869F0"/>
    <w:rsid w:val="00386B02"/>
    <w:rsid w:val="00387878"/>
    <w:rsid w:val="00387958"/>
    <w:rsid w:val="00387CAC"/>
    <w:rsid w:val="00387E47"/>
    <w:rsid w:val="003900FB"/>
    <w:rsid w:val="003903D6"/>
    <w:rsid w:val="003907A8"/>
    <w:rsid w:val="00390965"/>
    <w:rsid w:val="00390CE7"/>
    <w:rsid w:val="00391F72"/>
    <w:rsid w:val="00392150"/>
    <w:rsid w:val="00392751"/>
    <w:rsid w:val="003936B8"/>
    <w:rsid w:val="00393A57"/>
    <w:rsid w:val="00393DC6"/>
    <w:rsid w:val="003949AB"/>
    <w:rsid w:val="00394A02"/>
    <w:rsid w:val="00395EF7"/>
    <w:rsid w:val="003963AE"/>
    <w:rsid w:val="00396A7D"/>
    <w:rsid w:val="00396B27"/>
    <w:rsid w:val="00397D21"/>
    <w:rsid w:val="003A2038"/>
    <w:rsid w:val="003A245D"/>
    <w:rsid w:val="003A28A0"/>
    <w:rsid w:val="003A31E5"/>
    <w:rsid w:val="003A34C6"/>
    <w:rsid w:val="003A38EB"/>
    <w:rsid w:val="003A6340"/>
    <w:rsid w:val="003A6859"/>
    <w:rsid w:val="003A6CA3"/>
    <w:rsid w:val="003A7145"/>
    <w:rsid w:val="003A72F3"/>
    <w:rsid w:val="003A7493"/>
    <w:rsid w:val="003A7DE4"/>
    <w:rsid w:val="003A7EE7"/>
    <w:rsid w:val="003B04FE"/>
    <w:rsid w:val="003B17D2"/>
    <w:rsid w:val="003B18EB"/>
    <w:rsid w:val="003B1A99"/>
    <w:rsid w:val="003B2320"/>
    <w:rsid w:val="003B2470"/>
    <w:rsid w:val="003B2773"/>
    <w:rsid w:val="003B2BC1"/>
    <w:rsid w:val="003B3A6C"/>
    <w:rsid w:val="003B41E7"/>
    <w:rsid w:val="003B45F9"/>
    <w:rsid w:val="003B4A8E"/>
    <w:rsid w:val="003B52BE"/>
    <w:rsid w:val="003B5B6F"/>
    <w:rsid w:val="003B5C86"/>
    <w:rsid w:val="003B5D2D"/>
    <w:rsid w:val="003B5DAB"/>
    <w:rsid w:val="003B67AC"/>
    <w:rsid w:val="003B6848"/>
    <w:rsid w:val="003B6A7E"/>
    <w:rsid w:val="003B7C88"/>
    <w:rsid w:val="003B7EDD"/>
    <w:rsid w:val="003C289B"/>
    <w:rsid w:val="003C31C4"/>
    <w:rsid w:val="003C5D83"/>
    <w:rsid w:val="003C60C8"/>
    <w:rsid w:val="003C6B96"/>
    <w:rsid w:val="003C7173"/>
    <w:rsid w:val="003C7A8F"/>
    <w:rsid w:val="003D03AC"/>
    <w:rsid w:val="003D1479"/>
    <w:rsid w:val="003D1EC0"/>
    <w:rsid w:val="003D2CDD"/>
    <w:rsid w:val="003D350D"/>
    <w:rsid w:val="003D3637"/>
    <w:rsid w:val="003D38C1"/>
    <w:rsid w:val="003D4421"/>
    <w:rsid w:val="003D4614"/>
    <w:rsid w:val="003D51B5"/>
    <w:rsid w:val="003D55DF"/>
    <w:rsid w:val="003D597E"/>
    <w:rsid w:val="003D60C5"/>
    <w:rsid w:val="003D675C"/>
    <w:rsid w:val="003D6A2E"/>
    <w:rsid w:val="003D6FAF"/>
    <w:rsid w:val="003D78E1"/>
    <w:rsid w:val="003D7BEA"/>
    <w:rsid w:val="003E0D03"/>
    <w:rsid w:val="003E15EF"/>
    <w:rsid w:val="003E1E54"/>
    <w:rsid w:val="003E303C"/>
    <w:rsid w:val="003E3948"/>
    <w:rsid w:val="003E49BE"/>
    <w:rsid w:val="003E5E31"/>
    <w:rsid w:val="003E65E1"/>
    <w:rsid w:val="003E6727"/>
    <w:rsid w:val="003E748B"/>
    <w:rsid w:val="003E7C34"/>
    <w:rsid w:val="003F02C8"/>
    <w:rsid w:val="003F11A2"/>
    <w:rsid w:val="003F15A4"/>
    <w:rsid w:val="003F18D2"/>
    <w:rsid w:val="003F237D"/>
    <w:rsid w:val="003F2EE7"/>
    <w:rsid w:val="003F333E"/>
    <w:rsid w:val="003F4C1A"/>
    <w:rsid w:val="003F5130"/>
    <w:rsid w:val="003F5250"/>
    <w:rsid w:val="003F6706"/>
    <w:rsid w:val="003F6A3B"/>
    <w:rsid w:val="0040069D"/>
    <w:rsid w:val="00400AEC"/>
    <w:rsid w:val="00400BB8"/>
    <w:rsid w:val="004012B6"/>
    <w:rsid w:val="0040147C"/>
    <w:rsid w:val="00401DAB"/>
    <w:rsid w:val="00402D2E"/>
    <w:rsid w:val="00403E94"/>
    <w:rsid w:val="00404350"/>
    <w:rsid w:val="00404369"/>
    <w:rsid w:val="0040456A"/>
    <w:rsid w:val="004048D8"/>
    <w:rsid w:val="00404EA0"/>
    <w:rsid w:val="0040516D"/>
    <w:rsid w:val="00405B5B"/>
    <w:rsid w:val="00406072"/>
    <w:rsid w:val="00406594"/>
    <w:rsid w:val="004068CC"/>
    <w:rsid w:val="004069C3"/>
    <w:rsid w:val="00406B76"/>
    <w:rsid w:val="00406BA8"/>
    <w:rsid w:val="00407273"/>
    <w:rsid w:val="00407424"/>
    <w:rsid w:val="004079AF"/>
    <w:rsid w:val="00410071"/>
    <w:rsid w:val="00410214"/>
    <w:rsid w:val="004108DE"/>
    <w:rsid w:val="004117C3"/>
    <w:rsid w:val="00411977"/>
    <w:rsid w:val="004120E3"/>
    <w:rsid w:val="004121CF"/>
    <w:rsid w:val="004121DF"/>
    <w:rsid w:val="0041284E"/>
    <w:rsid w:val="00412919"/>
    <w:rsid w:val="0041326A"/>
    <w:rsid w:val="00414CCF"/>
    <w:rsid w:val="00415335"/>
    <w:rsid w:val="00415872"/>
    <w:rsid w:val="00416061"/>
    <w:rsid w:val="0041743B"/>
    <w:rsid w:val="00417A04"/>
    <w:rsid w:val="00417AC3"/>
    <w:rsid w:val="0042007E"/>
    <w:rsid w:val="004202F2"/>
    <w:rsid w:val="004204C7"/>
    <w:rsid w:val="0042051E"/>
    <w:rsid w:val="00420EA2"/>
    <w:rsid w:val="00421306"/>
    <w:rsid w:val="00421F90"/>
    <w:rsid w:val="00422086"/>
    <w:rsid w:val="0042238C"/>
    <w:rsid w:val="00422423"/>
    <w:rsid w:val="0042298F"/>
    <w:rsid w:val="00424087"/>
    <w:rsid w:val="00424A26"/>
    <w:rsid w:val="00426BD6"/>
    <w:rsid w:val="0042728C"/>
    <w:rsid w:val="004278FD"/>
    <w:rsid w:val="00427F1D"/>
    <w:rsid w:val="00427F98"/>
    <w:rsid w:val="00430243"/>
    <w:rsid w:val="0043031E"/>
    <w:rsid w:val="00430779"/>
    <w:rsid w:val="00431FD9"/>
    <w:rsid w:val="004342DC"/>
    <w:rsid w:val="00434B87"/>
    <w:rsid w:val="004350EA"/>
    <w:rsid w:val="004357FD"/>
    <w:rsid w:val="00435831"/>
    <w:rsid w:val="00435E7A"/>
    <w:rsid w:val="004362FF"/>
    <w:rsid w:val="00436863"/>
    <w:rsid w:val="00436FAA"/>
    <w:rsid w:val="004371D4"/>
    <w:rsid w:val="0043771A"/>
    <w:rsid w:val="00437752"/>
    <w:rsid w:val="00437D71"/>
    <w:rsid w:val="004416BD"/>
    <w:rsid w:val="00441A9D"/>
    <w:rsid w:val="00442C54"/>
    <w:rsid w:val="0044300B"/>
    <w:rsid w:val="00443EBE"/>
    <w:rsid w:val="00443F03"/>
    <w:rsid w:val="004441C2"/>
    <w:rsid w:val="00445232"/>
    <w:rsid w:val="00445270"/>
    <w:rsid w:val="00445464"/>
    <w:rsid w:val="004457EC"/>
    <w:rsid w:val="00445FD0"/>
    <w:rsid w:val="0044650A"/>
    <w:rsid w:val="00446955"/>
    <w:rsid w:val="00450370"/>
    <w:rsid w:val="00450F6A"/>
    <w:rsid w:val="00451B52"/>
    <w:rsid w:val="00452179"/>
    <w:rsid w:val="00452698"/>
    <w:rsid w:val="004529DB"/>
    <w:rsid w:val="00454966"/>
    <w:rsid w:val="00455999"/>
    <w:rsid w:val="00455A95"/>
    <w:rsid w:val="00455D23"/>
    <w:rsid w:val="00456222"/>
    <w:rsid w:val="0045658C"/>
    <w:rsid w:val="00456645"/>
    <w:rsid w:val="00457331"/>
    <w:rsid w:val="00457470"/>
    <w:rsid w:val="00457CBF"/>
    <w:rsid w:val="004607A4"/>
    <w:rsid w:val="00460C50"/>
    <w:rsid w:val="004618F5"/>
    <w:rsid w:val="00461F51"/>
    <w:rsid w:val="00462D01"/>
    <w:rsid w:val="00463B84"/>
    <w:rsid w:val="004643D1"/>
    <w:rsid w:val="004661AD"/>
    <w:rsid w:val="004666F3"/>
    <w:rsid w:val="00466832"/>
    <w:rsid w:val="004676ED"/>
    <w:rsid w:val="0046770A"/>
    <w:rsid w:val="004677A0"/>
    <w:rsid w:val="004700A5"/>
    <w:rsid w:val="004701D2"/>
    <w:rsid w:val="00470261"/>
    <w:rsid w:val="00470D9C"/>
    <w:rsid w:val="00471324"/>
    <w:rsid w:val="0047136E"/>
    <w:rsid w:val="0047174A"/>
    <w:rsid w:val="0047226A"/>
    <w:rsid w:val="00473CEC"/>
    <w:rsid w:val="00474941"/>
    <w:rsid w:val="00474CFA"/>
    <w:rsid w:val="00474ED9"/>
    <w:rsid w:val="0047523E"/>
    <w:rsid w:val="004756DF"/>
    <w:rsid w:val="00476A11"/>
    <w:rsid w:val="004807D0"/>
    <w:rsid w:val="00482F0F"/>
    <w:rsid w:val="004836C8"/>
    <w:rsid w:val="00483FC0"/>
    <w:rsid w:val="004859D8"/>
    <w:rsid w:val="004860F0"/>
    <w:rsid w:val="00486FDA"/>
    <w:rsid w:val="004879A6"/>
    <w:rsid w:val="004901BE"/>
    <w:rsid w:val="004907AF"/>
    <w:rsid w:val="00490F85"/>
    <w:rsid w:val="00490FF7"/>
    <w:rsid w:val="0049204C"/>
    <w:rsid w:val="00492095"/>
    <w:rsid w:val="00492373"/>
    <w:rsid w:val="00492455"/>
    <w:rsid w:val="00492B14"/>
    <w:rsid w:val="00492FD4"/>
    <w:rsid w:val="004947EE"/>
    <w:rsid w:val="004948AE"/>
    <w:rsid w:val="00494BD6"/>
    <w:rsid w:val="00495200"/>
    <w:rsid w:val="004958AF"/>
    <w:rsid w:val="00496381"/>
    <w:rsid w:val="0049652A"/>
    <w:rsid w:val="0049658C"/>
    <w:rsid w:val="0049701B"/>
    <w:rsid w:val="004A0378"/>
    <w:rsid w:val="004A0509"/>
    <w:rsid w:val="004A0802"/>
    <w:rsid w:val="004A0A3D"/>
    <w:rsid w:val="004A1778"/>
    <w:rsid w:val="004A2360"/>
    <w:rsid w:val="004A2451"/>
    <w:rsid w:val="004A3041"/>
    <w:rsid w:val="004A3534"/>
    <w:rsid w:val="004A3F6B"/>
    <w:rsid w:val="004A4DFD"/>
    <w:rsid w:val="004A5049"/>
    <w:rsid w:val="004A5313"/>
    <w:rsid w:val="004A53D5"/>
    <w:rsid w:val="004A55B2"/>
    <w:rsid w:val="004A5B7B"/>
    <w:rsid w:val="004A62C6"/>
    <w:rsid w:val="004A6B88"/>
    <w:rsid w:val="004A6BE9"/>
    <w:rsid w:val="004A73FB"/>
    <w:rsid w:val="004A7815"/>
    <w:rsid w:val="004B017C"/>
    <w:rsid w:val="004B06A3"/>
    <w:rsid w:val="004B06C3"/>
    <w:rsid w:val="004B2476"/>
    <w:rsid w:val="004B2511"/>
    <w:rsid w:val="004B2766"/>
    <w:rsid w:val="004B27F4"/>
    <w:rsid w:val="004B42ED"/>
    <w:rsid w:val="004B46F3"/>
    <w:rsid w:val="004B493A"/>
    <w:rsid w:val="004B4BAC"/>
    <w:rsid w:val="004B63B1"/>
    <w:rsid w:val="004B670B"/>
    <w:rsid w:val="004B7377"/>
    <w:rsid w:val="004B7B92"/>
    <w:rsid w:val="004C00C5"/>
    <w:rsid w:val="004C035D"/>
    <w:rsid w:val="004C116D"/>
    <w:rsid w:val="004C1807"/>
    <w:rsid w:val="004C191F"/>
    <w:rsid w:val="004C326E"/>
    <w:rsid w:val="004C348F"/>
    <w:rsid w:val="004C39A1"/>
    <w:rsid w:val="004C3AE5"/>
    <w:rsid w:val="004C3B15"/>
    <w:rsid w:val="004C3F35"/>
    <w:rsid w:val="004C4197"/>
    <w:rsid w:val="004C4289"/>
    <w:rsid w:val="004C4BC9"/>
    <w:rsid w:val="004C4EA9"/>
    <w:rsid w:val="004C535D"/>
    <w:rsid w:val="004C53CD"/>
    <w:rsid w:val="004C54EA"/>
    <w:rsid w:val="004C6103"/>
    <w:rsid w:val="004C6539"/>
    <w:rsid w:val="004C6E02"/>
    <w:rsid w:val="004D0754"/>
    <w:rsid w:val="004D18DF"/>
    <w:rsid w:val="004D1AA0"/>
    <w:rsid w:val="004D2550"/>
    <w:rsid w:val="004D3309"/>
    <w:rsid w:val="004D3AC8"/>
    <w:rsid w:val="004D4949"/>
    <w:rsid w:val="004D5702"/>
    <w:rsid w:val="004D5E52"/>
    <w:rsid w:val="004D6714"/>
    <w:rsid w:val="004D6763"/>
    <w:rsid w:val="004D6ABC"/>
    <w:rsid w:val="004D6C95"/>
    <w:rsid w:val="004D76DF"/>
    <w:rsid w:val="004D7CE1"/>
    <w:rsid w:val="004D7D3A"/>
    <w:rsid w:val="004E1145"/>
    <w:rsid w:val="004E1AC6"/>
    <w:rsid w:val="004E1AF2"/>
    <w:rsid w:val="004E1D33"/>
    <w:rsid w:val="004E2EEA"/>
    <w:rsid w:val="004E402F"/>
    <w:rsid w:val="004E4579"/>
    <w:rsid w:val="004E45D8"/>
    <w:rsid w:val="004E594F"/>
    <w:rsid w:val="004E5EF9"/>
    <w:rsid w:val="004E6459"/>
    <w:rsid w:val="004E65CD"/>
    <w:rsid w:val="004E6AA3"/>
    <w:rsid w:val="004E6FC3"/>
    <w:rsid w:val="004E7B10"/>
    <w:rsid w:val="004E7B8B"/>
    <w:rsid w:val="004F0CB9"/>
    <w:rsid w:val="004F159C"/>
    <w:rsid w:val="004F168F"/>
    <w:rsid w:val="004F16F0"/>
    <w:rsid w:val="004F1DD5"/>
    <w:rsid w:val="004F236D"/>
    <w:rsid w:val="004F2C58"/>
    <w:rsid w:val="004F37FF"/>
    <w:rsid w:val="004F3842"/>
    <w:rsid w:val="004F3CD5"/>
    <w:rsid w:val="004F3EC0"/>
    <w:rsid w:val="004F4398"/>
    <w:rsid w:val="004F50DA"/>
    <w:rsid w:val="004F5335"/>
    <w:rsid w:val="004F788D"/>
    <w:rsid w:val="004F7B7C"/>
    <w:rsid w:val="004F7F02"/>
    <w:rsid w:val="005010FF"/>
    <w:rsid w:val="00501E61"/>
    <w:rsid w:val="005021D5"/>
    <w:rsid w:val="005028D1"/>
    <w:rsid w:val="00502FA2"/>
    <w:rsid w:val="005032DD"/>
    <w:rsid w:val="00503C28"/>
    <w:rsid w:val="0050494A"/>
    <w:rsid w:val="00505682"/>
    <w:rsid w:val="00505B35"/>
    <w:rsid w:val="00505CF6"/>
    <w:rsid w:val="00506AD4"/>
    <w:rsid w:val="005073A0"/>
    <w:rsid w:val="00507EEC"/>
    <w:rsid w:val="00510223"/>
    <w:rsid w:val="00510B62"/>
    <w:rsid w:val="0051159F"/>
    <w:rsid w:val="00513EE6"/>
    <w:rsid w:val="0051489C"/>
    <w:rsid w:val="00514F0F"/>
    <w:rsid w:val="005163BD"/>
    <w:rsid w:val="00516B57"/>
    <w:rsid w:val="00516FAA"/>
    <w:rsid w:val="005173B7"/>
    <w:rsid w:val="00520499"/>
    <w:rsid w:val="00520500"/>
    <w:rsid w:val="005221F4"/>
    <w:rsid w:val="00522C31"/>
    <w:rsid w:val="005230A1"/>
    <w:rsid w:val="00523919"/>
    <w:rsid w:val="00525587"/>
    <w:rsid w:val="00526623"/>
    <w:rsid w:val="00526E91"/>
    <w:rsid w:val="00527078"/>
    <w:rsid w:val="005274CC"/>
    <w:rsid w:val="005305E6"/>
    <w:rsid w:val="00530DFF"/>
    <w:rsid w:val="0053100F"/>
    <w:rsid w:val="0053180F"/>
    <w:rsid w:val="00531D60"/>
    <w:rsid w:val="00532176"/>
    <w:rsid w:val="0053344C"/>
    <w:rsid w:val="00533B57"/>
    <w:rsid w:val="00533C5A"/>
    <w:rsid w:val="00533D6B"/>
    <w:rsid w:val="00534779"/>
    <w:rsid w:val="00535350"/>
    <w:rsid w:val="00536420"/>
    <w:rsid w:val="005364E2"/>
    <w:rsid w:val="00537429"/>
    <w:rsid w:val="00537EFD"/>
    <w:rsid w:val="0054192A"/>
    <w:rsid w:val="0054234A"/>
    <w:rsid w:val="00542E24"/>
    <w:rsid w:val="005442E3"/>
    <w:rsid w:val="00544671"/>
    <w:rsid w:val="0054493D"/>
    <w:rsid w:val="00545219"/>
    <w:rsid w:val="00546057"/>
    <w:rsid w:val="005465D8"/>
    <w:rsid w:val="00546F41"/>
    <w:rsid w:val="00547A35"/>
    <w:rsid w:val="00547FD2"/>
    <w:rsid w:val="00550458"/>
    <w:rsid w:val="00551582"/>
    <w:rsid w:val="00551A80"/>
    <w:rsid w:val="00552475"/>
    <w:rsid w:val="00552C34"/>
    <w:rsid w:val="00552C82"/>
    <w:rsid w:val="00552FFB"/>
    <w:rsid w:val="005536D8"/>
    <w:rsid w:val="0055448C"/>
    <w:rsid w:val="005547AF"/>
    <w:rsid w:val="00554A36"/>
    <w:rsid w:val="00554B35"/>
    <w:rsid w:val="00555A6E"/>
    <w:rsid w:val="00555DE9"/>
    <w:rsid w:val="0055609C"/>
    <w:rsid w:val="005561C9"/>
    <w:rsid w:val="0055698A"/>
    <w:rsid w:val="00556CA2"/>
    <w:rsid w:val="00557520"/>
    <w:rsid w:val="00557598"/>
    <w:rsid w:val="00560CDD"/>
    <w:rsid w:val="00561323"/>
    <w:rsid w:val="00561AF1"/>
    <w:rsid w:val="00562352"/>
    <w:rsid w:val="00562492"/>
    <w:rsid w:val="005630BB"/>
    <w:rsid w:val="005631BF"/>
    <w:rsid w:val="00563677"/>
    <w:rsid w:val="005641FA"/>
    <w:rsid w:val="005642C4"/>
    <w:rsid w:val="00564333"/>
    <w:rsid w:val="00566CD6"/>
    <w:rsid w:val="00566F7A"/>
    <w:rsid w:val="0056715A"/>
    <w:rsid w:val="00570343"/>
    <w:rsid w:val="00570559"/>
    <w:rsid w:val="0057097D"/>
    <w:rsid w:val="0057120E"/>
    <w:rsid w:val="00571BE5"/>
    <w:rsid w:val="00572F37"/>
    <w:rsid w:val="00572F72"/>
    <w:rsid w:val="00573C8F"/>
    <w:rsid w:val="005743CA"/>
    <w:rsid w:val="00575B86"/>
    <w:rsid w:val="00575F94"/>
    <w:rsid w:val="00576B0F"/>
    <w:rsid w:val="00576EA0"/>
    <w:rsid w:val="0057772E"/>
    <w:rsid w:val="00577930"/>
    <w:rsid w:val="00577B5A"/>
    <w:rsid w:val="00577E09"/>
    <w:rsid w:val="00577FD8"/>
    <w:rsid w:val="00580306"/>
    <w:rsid w:val="00580550"/>
    <w:rsid w:val="00580855"/>
    <w:rsid w:val="005814E0"/>
    <w:rsid w:val="00582C22"/>
    <w:rsid w:val="005835D9"/>
    <w:rsid w:val="00584AC7"/>
    <w:rsid w:val="00584FFF"/>
    <w:rsid w:val="005857E6"/>
    <w:rsid w:val="00585B60"/>
    <w:rsid w:val="005860D9"/>
    <w:rsid w:val="00586C75"/>
    <w:rsid w:val="00587390"/>
    <w:rsid w:val="00587B6A"/>
    <w:rsid w:val="0059021A"/>
    <w:rsid w:val="00591115"/>
    <w:rsid w:val="00591D47"/>
    <w:rsid w:val="00593543"/>
    <w:rsid w:val="00593710"/>
    <w:rsid w:val="00594800"/>
    <w:rsid w:val="00594CE9"/>
    <w:rsid w:val="00594D9F"/>
    <w:rsid w:val="0059542E"/>
    <w:rsid w:val="00595519"/>
    <w:rsid w:val="005956A9"/>
    <w:rsid w:val="00595DA2"/>
    <w:rsid w:val="005972A8"/>
    <w:rsid w:val="00597332"/>
    <w:rsid w:val="005973C2"/>
    <w:rsid w:val="00597E9D"/>
    <w:rsid w:val="005A02F2"/>
    <w:rsid w:val="005A03AE"/>
    <w:rsid w:val="005A0461"/>
    <w:rsid w:val="005A1039"/>
    <w:rsid w:val="005A1441"/>
    <w:rsid w:val="005A1D01"/>
    <w:rsid w:val="005A2094"/>
    <w:rsid w:val="005A22FD"/>
    <w:rsid w:val="005A331C"/>
    <w:rsid w:val="005A3372"/>
    <w:rsid w:val="005A3538"/>
    <w:rsid w:val="005A41E1"/>
    <w:rsid w:val="005A4328"/>
    <w:rsid w:val="005A4DCF"/>
    <w:rsid w:val="005A55A4"/>
    <w:rsid w:val="005A5E8E"/>
    <w:rsid w:val="005A6EAF"/>
    <w:rsid w:val="005A707A"/>
    <w:rsid w:val="005A7173"/>
    <w:rsid w:val="005A739C"/>
    <w:rsid w:val="005B1778"/>
    <w:rsid w:val="005B212C"/>
    <w:rsid w:val="005B2C9F"/>
    <w:rsid w:val="005B3CB9"/>
    <w:rsid w:val="005B46FA"/>
    <w:rsid w:val="005B49E9"/>
    <w:rsid w:val="005B5A9A"/>
    <w:rsid w:val="005B62E5"/>
    <w:rsid w:val="005B69EB"/>
    <w:rsid w:val="005B6CEC"/>
    <w:rsid w:val="005B6E9A"/>
    <w:rsid w:val="005B761A"/>
    <w:rsid w:val="005B7D4A"/>
    <w:rsid w:val="005B7DFF"/>
    <w:rsid w:val="005C0EA1"/>
    <w:rsid w:val="005C1700"/>
    <w:rsid w:val="005C1CE9"/>
    <w:rsid w:val="005C39F4"/>
    <w:rsid w:val="005C41BE"/>
    <w:rsid w:val="005C4275"/>
    <w:rsid w:val="005C436B"/>
    <w:rsid w:val="005C4DA1"/>
    <w:rsid w:val="005C4F68"/>
    <w:rsid w:val="005C70B9"/>
    <w:rsid w:val="005C7BA3"/>
    <w:rsid w:val="005D075E"/>
    <w:rsid w:val="005D0EF4"/>
    <w:rsid w:val="005D1618"/>
    <w:rsid w:val="005D1BCE"/>
    <w:rsid w:val="005D1C56"/>
    <w:rsid w:val="005D1CAE"/>
    <w:rsid w:val="005D2A6F"/>
    <w:rsid w:val="005D3BFD"/>
    <w:rsid w:val="005D3F34"/>
    <w:rsid w:val="005D5424"/>
    <w:rsid w:val="005D559B"/>
    <w:rsid w:val="005D5878"/>
    <w:rsid w:val="005D58A4"/>
    <w:rsid w:val="005D65A7"/>
    <w:rsid w:val="005D7B44"/>
    <w:rsid w:val="005E00DC"/>
    <w:rsid w:val="005E04C9"/>
    <w:rsid w:val="005E2706"/>
    <w:rsid w:val="005E2987"/>
    <w:rsid w:val="005E2D0B"/>
    <w:rsid w:val="005E2FC2"/>
    <w:rsid w:val="005E3828"/>
    <w:rsid w:val="005E3C01"/>
    <w:rsid w:val="005E4F1E"/>
    <w:rsid w:val="005E5028"/>
    <w:rsid w:val="005E5473"/>
    <w:rsid w:val="005E54B9"/>
    <w:rsid w:val="005E5CBF"/>
    <w:rsid w:val="005E5EDC"/>
    <w:rsid w:val="005E619D"/>
    <w:rsid w:val="005E7282"/>
    <w:rsid w:val="005E78C2"/>
    <w:rsid w:val="005E79B3"/>
    <w:rsid w:val="005E7DD7"/>
    <w:rsid w:val="005F00D4"/>
    <w:rsid w:val="005F0A54"/>
    <w:rsid w:val="005F1026"/>
    <w:rsid w:val="005F1055"/>
    <w:rsid w:val="005F18A7"/>
    <w:rsid w:val="005F2820"/>
    <w:rsid w:val="005F3255"/>
    <w:rsid w:val="005F3585"/>
    <w:rsid w:val="005F3590"/>
    <w:rsid w:val="005F4288"/>
    <w:rsid w:val="005F434D"/>
    <w:rsid w:val="005F45D8"/>
    <w:rsid w:val="005F4BB8"/>
    <w:rsid w:val="005F5412"/>
    <w:rsid w:val="005F659B"/>
    <w:rsid w:val="005F67CF"/>
    <w:rsid w:val="006003E0"/>
    <w:rsid w:val="006015B1"/>
    <w:rsid w:val="0060194A"/>
    <w:rsid w:val="00601D01"/>
    <w:rsid w:val="006022C8"/>
    <w:rsid w:val="0060242E"/>
    <w:rsid w:val="00602922"/>
    <w:rsid w:val="00603172"/>
    <w:rsid w:val="00603350"/>
    <w:rsid w:val="006042CB"/>
    <w:rsid w:val="00604777"/>
    <w:rsid w:val="00605811"/>
    <w:rsid w:val="00605864"/>
    <w:rsid w:val="00610304"/>
    <w:rsid w:val="0061260D"/>
    <w:rsid w:val="006130A3"/>
    <w:rsid w:val="00613202"/>
    <w:rsid w:val="006139FE"/>
    <w:rsid w:val="00613EEA"/>
    <w:rsid w:val="0061441A"/>
    <w:rsid w:val="006146C1"/>
    <w:rsid w:val="00614A10"/>
    <w:rsid w:val="00614A6C"/>
    <w:rsid w:val="00615025"/>
    <w:rsid w:val="00615561"/>
    <w:rsid w:val="00615B3F"/>
    <w:rsid w:val="0061609B"/>
    <w:rsid w:val="00617106"/>
    <w:rsid w:val="00617442"/>
    <w:rsid w:val="006215F0"/>
    <w:rsid w:val="00621FD3"/>
    <w:rsid w:val="0062337F"/>
    <w:rsid w:val="00623B89"/>
    <w:rsid w:val="00624F8F"/>
    <w:rsid w:val="006267A5"/>
    <w:rsid w:val="00627441"/>
    <w:rsid w:val="006328A7"/>
    <w:rsid w:val="00632A7C"/>
    <w:rsid w:val="00632E37"/>
    <w:rsid w:val="006342C3"/>
    <w:rsid w:val="00634694"/>
    <w:rsid w:val="0063483A"/>
    <w:rsid w:val="00634A47"/>
    <w:rsid w:val="00635373"/>
    <w:rsid w:val="00635C8F"/>
    <w:rsid w:val="00635CDE"/>
    <w:rsid w:val="00635D38"/>
    <w:rsid w:val="00635ED7"/>
    <w:rsid w:val="006360A7"/>
    <w:rsid w:val="00636251"/>
    <w:rsid w:val="006366E5"/>
    <w:rsid w:val="00636FF7"/>
    <w:rsid w:val="00637FCC"/>
    <w:rsid w:val="00640392"/>
    <w:rsid w:val="00640E38"/>
    <w:rsid w:val="00640E5F"/>
    <w:rsid w:val="006414AA"/>
    <w:rsid w:val="00642296"/>
    <w:rsid w:val="00642AEF"/>
    <w:rsid w:val="00642DD0"/>
    <w:rsid w:val="0064484A"/>
    <w:rsid w:val="006453E8"/>
    <w:rsid w:val="0064540F"/>
    <w:rsid w:val="00645995"/>
    <w:rsid w:val="006459F3"/>
    <w:rsid w:val="0064695C"/>
    <w:rsid w:val="00650B78"/>
    <w:rsid w:val="0065184D"/>
    <w:rsid w:val="00651B96"/>
    <w:rsid w:val="00652173"/>
    <w:rsid w:val="00652323"/>
    <w:rsid w:val="00652CA7"/>
    <w:rsid w:val="00652E26"/>
    <w:rsid w:val="00653164"/>
    <w:rsid w:val="00653A73"/>
    <w:rsid w:val="006540D8"/>
    <w:rsid w:val="00654B47"/>
    <w:rsid w:val="00655033"/>
    <w:rsid w:val="006553DE"/>
    <w:rsid w:val="0065577B"/>
    <w:rsid w:val="00657F37"/>
    <w:rsid w:val="0066028C"/>
    <w:rsid w:val="006607FB"/>
    <w:rsid w:val="00660A2D"/>
    <w:rsid w:val="00660DD8"/>
    <w:rsid w:val="006613FA"/>
    <w:rsid w:val="006617D9"/>
    <w:rsid w:val="00661AC8"/>
    <w:rsid w:val="00661C7F"/>
    <w:rsid w:val="00662D61"/>
    <w:rsid w:val="00663391"/>
    <w:rsid w:val="00663F46"/>
    <w:rsid w:val="006642FC"/>
    <w:rsid w:val="006649CD"/>
    <w:rsid w:val="006650EA"/>
    <w:rsid w:val="006661CA"/>
    <w:rsid w:val="006701F2"/>
    <w:rsid w:val="00670351"/>
    <w:rsid w:val="006709B4"/>
    <w:rsid w:val="00670A9E"/>
    <w:rsid w:val="00671069"/>
    <w:rsid w:val="00671A53"/>
    <w:rsid w:val="006726CB"/>
    <w:rsid w:val="00674D63"/>
    <w:rsid w:val="0067608F"/>
    <w:rsid w:val="006763F9"/>
    <w:rsid w:val="00676E72"/>
    <w:rsid w:val="00677399"/>
    <w:rsid w:val="00677C77"/>
    <w:rsid w:val="00680472"/>
    <w:rsid w:val="00680793"/>
    <w:rsid w:val="00680E6E"/>
    <w:rsid w:val="006814E1"/>
    <w:rsid w:val="00681CEF"/>
    <w:rsid w:val="00682405"/>
    <w:rsid w:val="00682B64"/>
    <w:rsid w:val="00682C81"/>
    <w:rsid w:val="00683117"/>
    <w:rsid w:val="006834E4"/>
    <w:rsid w:val="006842F4"/>
    <w:rsid w:val="00685592"/>
    <w:rsid w:val="00686732"/>
    <w:rsid w:val="00686959"/>
    <w:rsid w:val="006875DA"/>
    <w:rsid w:val="00687C76"/>
    <w:rsid w:val="00691718"/>
    <w:rsid w:val="006929FC"/>
    <w:rsid w:val="00693076"/>
    <w:rsid w:val="0069323D"/>
    <w:rsid w:val="00693838"/>
    <w:rsid w:val="006944BC"/>
    <w:rsid w:val="006947F9"/>
    <w:rsid w:val="006956CA"/>
    <w:rsid w:val="006959BB"/>
    <w:rsid w:val="00696C30"/>
    <w:rsid w:val="006975E9"/>
    <w:rsid w:val="006979C2"/>
    <w:rsid w:val="00697C3D"/>
    <w:rsid w:val="00697D59"/>
    <w:rsid w:val="006A048D"/>
    <w:rsid w:val="006A0683"/>
    <w:rsid w:val="006A0D13"/>
    <w:rsid w:val="006A1FB7"/>
    <w:rsid w:val="006A2804"/>
    <w:rsid w:val="006A309C"/>
    <w:rsid w:val="006A3234"/>
    <w:rsid w:val="006A5968"/>
    <w:rsid w:val="006A6438"/>
    <w:rsid w:val="006A6B5A"/>
    <w:rsid w:val="006A71FF"/>
    <w:rsid w:val="006B102A"/>
    <w:rsid w:val="006B260C"/>
    <w:rsid w:val="006B32FE"/>
    <w:rsid w:val="006B4355"/>
    <w:rsid w:val="006B4681"/>
    <w:rsid w:val="006B4FAE"/>
    <w:rsid w:val="006B5182"/>
    <w:rsid w:val="006B5649"/>
    <w:rsid w:val="006B5CFB"/>
    <w:rsid w:val="006B6308"/>
    <w:rsid w:val="006B66B6"/>
    <w:rsid w:val="006B6C16"/>
    <w:rsid w:val="006B720C"/>
    <w:rsid w:val="006B793F"/>
    <w:rsid w:val="006B7A99"/>
    <w:rsid w:val="006C06E3"/>
    <w:rsid w:val="006C2432"/>
    <w:rsid w:val="006C2985"/>
    <w:rsid w:val="006C2BDA"/>
    <w:rsid w:val="006C2BFD"/>
    <w:rsid w:val="006C3A26"/>
    <w:rsid w:val="006C3A4F"/>
    <w:rsid w:val="006C3B99"/>
    <w:rsid w:val="006C3F5B"/>
    <w:rsid w:val="006C4234"/>
    <w:rsid w:val="006C46EF"/>
    <w:rsid w:val="006C4E34"/>
    <w:rsid w:val="006C4E61"/>
    <w:rsid w:val="006C748F"/>
    <w:rsid w:val="006C7EAD"/>
    <w:rsid w:val="006C7F02"/>
    <w:rsid w:val="006D0618"/>
    <w:rsid w:val="006D0975"/>
    <w:rsid w:val="006D2DDD"/>
    <w:rsid w:val="006D3FA0"/>
    <w:rsid w:val="006D3FFA"/>
    <w:rsid w:val="006D5A15"/>
    <w:rsid w:val="006D6D64"/>
    <w:rsid w:val="006D73CF"/>
    <w:rsid w:val="006D7FB2"/>
    <w:rsid w:val="006E133C"/>
    <w:rsid w:val="006E15D5"/>
    <w:rsid w:val="006E1D1C"/>
    <w:rsid w:val="006E1FC0"/>
    <w:rsid w:val="006E22BB"/>
    <w:rsid w:val="006E32BE"/>
    <w:rsid w:val="006E3EC1"/>
    <w:rsid w:val="006E42C9"/>
    <w:rsid w:val="006E43FB"/>
    <w:rsid w:val="006E45A7"/>
    <w:rsid w:val="006E4E8F"/>
    <w:rsid w:val="006E5395"/>
    <w:rsid w:val="006E58C5"/>
    <w:rsid w:val="006E5ABA"/>
    <w:rsid w:val="006E621A"/>
    <w:rsid w:val="006E6408"/>
    <w:rsid w:val="006E6966"/>
    <w:rsid w:val="006E70A7"/>
    <w:rsid w:val="006F0402"/>
    <w:rsid w:val="006F0A0D"/>
    <w:rsid w:val="006F0B41"/>
    <w:rsid w:val="006F1371"/>
    <w:rsid w:val="006F15E4"/>
    <w:rsid w:val="006F201F"/>
    <w:rsid w:val="006F21EC"/>
    <w:rsid w:val="006F25C0"/>
    <w:rsid w:val="006F27A0"/>
    <w:rsid w:val="006F2CBC"/>
    <w:rsid w:val="006F442D"/>
    <w:rsid w:val="006F4A78"/>
    <w:rsid w:val="006F54A5"/>
    <w:rsid w:val="006F65AB"/>
    <w:rsid w:val="006F665E"/>
    <w:rsid w:val="006F7548"/>
    <w:rsid w:val="006F79E4"/>
    <w:rsid w:val="006F7B97"/>
    <w:rsid w:val="006F7D83"/>
    <w:rsid w:val="007000D3"/>
    <w:rsid w:val="0070098F"/>
    <w:rsid w:val="007019B9"/>
    <w:rsid w:val="00701F29"/>
    <w:rsid w:val="00702A44"/>
    <w:rsid w:val="00702B06"/>
    <w:rsid w:val="007034D8"/>
    <w:rsid w:val="0070374D"/>
    <w:rsid w:val="0070510A"/>
    <w:rsid w:val="00705379"/>
    <w:rsid w:val="0070621E"/>
    <w:rsid w:val="00706826"/>
    <w:rsid w:val="00707B01"/>
    <w:rsid w:val="00711384"/>
    <w:rsid w:val="0071274A"/>
    <w:rsid w:val="0071276C"/>
    <w:rsid w:val="0071277F"/>
    <w:rsid w:val="0071291F"/>
    <w:rsid w:val="007133C0"/>
    <w:rsid w:val="0071434E"/>
    <w:rsid w:val="00714CCC"/>
    <w:rsid w:val="007157CA"/>
    <w:rsid w:val="00715C85"/>
    <w:rsid w:val="00717022"/>
    <w:rsid w:val="007173B0"/>
    <w:rsid w:val="00717696"/>
    <w:rsid w:val="00720084"/>
    <w:rsid w:val="00721F93"/>
    <w:rsid w:val="007223E8"/>
    <w:rsid w:val="00722BFE"/>
    <w:rsid w:val="00722CDF"/>
    <w:rsid w:val="00723CB7"/>
    <w:rsid w:val="0072414A"/>
    <w:rsid w:val="0072531C"/>
    <w:rsid w:val="00725384"/>
    <w:rsid w:val="007254FE"/>
    <w:rsid w:val="0072659B"/>
    <w:rsid w:val="00726E11"/>
    <w:rsid w:val="00726E19"/>
    <w:rsid w:val="00726EB6"/>
    <w:rsid w:val="007272CB"/>
    <w:rsid w:val="00727537"/>
    <w:rsid w:val="0072795C"/>
    <w:rsid w:val="00727A0E"/>
    <w:rsid w:val="0073005F"/>
    <w:rsid w:val="007302E2"/>
    <w:rsid w:val="00730F3C"/>
    <w:rsid w:val="00730F7B"/>
    <w:rsid w:val="00734C1D"/>
    <w:rsid w:val="0073683A"/>
    <w:rsid w:val="00736F1C"/>
    <w:rsid w:val="00736F9F"/>
    <w:rsid w:val="00737F80"/>
    <w:rsid w:val="007415E4"/>
    <w:rsid w:val="00741E09"/>
    <w:rsid w:val="0074280B"/>
    <w:rsid w:val="0074321F"/>
    <w:rsid w:val="00743BE5"/>
    <w:rsid w:val="00743E43"/>
    <w:rsid w:val="0074409B"/>
    <w:rsid w:val="007449DD"/>
    <w:rsid w:val="00744D11"/>
    <w:rsid w:val="00744E4D"/>
    <w:rsid w:val="00745C79"/>
    <w:rsid w:val="00746917"/>
    <w:rsid w:val="00746952"/>
    <w:rsid w:val="007472A1"/>
    <w:rsid w:val="00750B2F"/>
    <w:rsid w:val="00750EA8"/>
    <w:rsid w:val="0075145F"/>
    <w:rsid w:val="0075151C"/>
    <w:rsid w:val="0075169F"/>
    <w:rsid w:val="00751CD9"/>
    <w:rsid w:val="0075253F"/>
    <w:rsid w:val="00753926"/>
    <w:rsid w:val="0075395E"/>
    <w:rsid w:val="007549EB"/>
    <w:rsid w:val="007552B9"/>
    <w:rsid w:val="007554F4"/>
    <w:rsid w:val="00755F0D"/>
    <w:rsid w:val="00760988"/>
    <w:rsid w:val="00760C7C"/>
    <w:rsid w:val="00760E58"/>
    <w:rsid w:val="00761066"/>
    <w:rsid w:val="00761342"/>
    <w:rsid w:val="00761EE0"/>
    <w:rsid w:val="0076209C"/>
    <w:rsid w:val="00764107"/>
    <w:rsid w:val="00764239"/>
    <w:rsid w:val="00764DBA"/>
    <w:rsid w:val="007656F8"/>
    <w:rsid w:val="007673C6"/>
    <w:rsid w:val="00771E45"/>
    <w:rsid w:val="007729A9"/>
    <w:rsid w:val="00773AA4"/>
    <w:rsid w:val="00774E28"/>
    <w:rsid w:val="00775802"/>
    <w:rsid w:val="00775ABB"/>
    <w:rsid w:val="00775C62"/>
    <w:rsid w:val="00775F96"/>
    <w:rsid w:val="0077737A"/>
    <w:rsid w:val="00777561"/>
    <w:rsid w:val="00777E80"/>
    <w:rsid w:val="00780B86"/>
    <w:rsid w:val="007810FE"/>
    <w:rsid w:val="00781616"/>
    <w:rsid w:val="00781E5D"/>
    <w:rsid w:val="00781FA1"/>
    <w:rsid w:val="007823F6"/>
    <w:rsid w:val="00782C5A"/>
    <w:rsid w:val="00782E5D"/>
    <w:rsid w:val="0078368C"/>
    <w:rsid w:val="00784FD2"/>
    <w:rsid w:val="0078512D"/>
    <w:rsid w:val="007852A0"/>
    <w:rsid w:val="0078556C"/>
    <w:rsid w:val="00785811"/>
    <w:rsid w:val="00785858"/>
    <w:rsid w:val="0078598D"/>
    <w:rsid w:val="00785A21"/>
    <w:rsid w:val="00785AB6"/>
    <w:rsid w:val="00785BB4"/>
    <w:rsid w:val="0078607E"/>
    <w:rsid w:val="007861B1"/>
    <w:rsid w:val="00786222"/>
    <w:rsid w:val="0078628D"/>
    <w:rsid w:val="00787AEE"/>
    <w:rsid w:val="00787BFF"/>
    <w:rsid w:val="007903B9"/>
    <w:rsid w:val="00790901"/>
    <w:rsid w:val="00790A43"/>
    <w:rsid w:val="00791882"/>
    <w:rsid w:val="00791B0D"/>
    <w:rsid w:val="00792FD2"/>
    <w:rsid w:val="0079302D"/>
    <w:rsid w:val="00793263"/>
    <w:rsid w:val="00793C63"/>
    <w:rsid w:val="00794253"/>
    <w:rsid w:val="007942CA"/>
    <w:rsid w:val="007949F3"/>
    <w:rsid w:val="007952A0"/>
    <w:rsid w:val="00795C12"/>
    <w:rsid w:val="00796861"/>
    <w:rsid w:val="007973D1"/>
    <w:rsid w:val="007976C9"/>
    <w:rsid w:val="007976DB"/>
    <w:rsid w:val="0079794E"/>
    <w:rsid w:val="00797995"/>
    <w:rsid w:val="007A024B"/>
    <w:rsid w:val="007A13A8"/>
    <w:rsid w:val="007A19DA"/>
    <w:rsid w:val="007A1BA6"/>
    <w:rsid w:val="007A1CE6"/>
    <w:rsid w:val="007A2255"/>
    <w:rsid w:val="007A324A"/>
    <w:rsid w:val="007A3794"/>
    <w:rsid w:val="007A3A1A"/>
    <w:rsid w:val="007A4F8A"/>
    <w:rsid w:val="007A503D"/>
    <w:rsid w:val="007A510D"/>
    <w:rsid w:val="007A5397"/>
    <w:rsid w:val="007A652E"/>
    <w:rsid w:val="007A6580"/>
    <w:rsid w:val="007A7791"/>
    <w:rsid w:val="007B072B"/>
    <w:rsid w:val="007B0C8E"/>
    <w:rsid w:val="007B1D33"/>
    <w:rsid w:val="007B2563"/>
    <w:rsid w:val="007B2A6D"/>
    <w:rsid w:val="007B30CB"/>
    <w:rsid w:val="007B361B"/>
    <w:rsid w:val="007B3C33"/>
    <w:rsid w:val="007B40F0"/>
    <w:rsid w:val="007B51E1"/>
    <w:rsid w:val="007B5923"/>
    <w:rsid w:val="007B5C89"/>
    <w:rsid w:val="007B659E"/>
    <w:rsid w:val="007B6CDF"/>
    <w:rsid w:val="007B6DE1"/>
    <w:rsid w:val="007B7899"/>
    <w:rsid w:val="007B7C29"/>
    <w:rsid w:val="007B7E25"/>
    <w:rsid w:val="007C0D03"/>
    <w:rsid w:val="007C1ACD"/>
    <w:rsid w:val="007C2450"/>
    <w:rsid w:val="007C2676"/>
    <w:rsid w:val="007C2B2D"/>
    <w:rsid w:val="007C2C45"/>
    <w:rsid w:val="007C31E7"/>
    <w:rsid w:val="007C3905"/>
    <w:rsid w:val="007C3FB4"/>
    <w:rsid w:val="007C4F08"/>
    <w:rsid w:val="007C61A1"/>
    <w:rsid w:val="007C70C2"/>
    <w:rsid w:val="007D0B0C"/>
    <w:rsid w:val="007D10AB"/>
    <w:rsid w:val="007D154D"/>
    <w:rsid w:val="007D1B91"/>
    <w:rsid w:val="007D215C"/>
    <w:rsid w:val="007D38A4"/>
    <w:rsid w:val="007D38FD"/>
    <w:rsid w:val="007D3AE6"/>
    <w:rsid w:val="007D4FA2"/>
    <w:rsid w:val="007D5C0B"/>
    <w:rsid w:val="007D673A"/>
    <w:rsid w:val="007E04DC"/>
    <w:rsid w:val="007E0FBC"/>
    <w:rsid w:val="007E1073"/>
    <w:rsid w:val="007E14C6"/>
    <w:rsid w:val="007E1503"/>
    <w:rsid w:val="007E1BF5"/>
    <w:rsid w:val="007E240E"/>
    <w:rsid w:val="007E25B3"/>
    <w:rsid w:val="007E298A"/>
    <w:rsid w:val="007E3940"/>
    <w:rsid w:val="007E3CB3"/>
    <w:rsid w:val="007E47E5"/>
    <w:rsid w:val="007E560F"/>
    <w:rsid w:val="007E5761"/>
    <w:rsid w:val="007E58D9"/>
    <w:rsid w:val="007E5BCB"/>
    <w:rsid w:val="007E63D8"/>
    <w:rsid w:val="007E6977"/>
    <w:rsid w:val="007E75FF"/>
    <w:rsid w:val="007E76BD"/>
    <w:rsid w:val="007E76F8"/>
    <w:rsid w:val="007E7D18"/>
    <w:rsid w:val="007F1722"/>
    <w:rsid w:val="007F1BA9"/>
    <w:rsid w:val="007F1C2A"/>
    <w:rsid w:val="007F4361"/>
    <w:rsid w:val="007F4BD0"/>
    <w:rsid w:val="007F4C77"/>
    <w:rsid w:val="007F5152"/>
    <w:rsid w:val="007F5D24"/>
    <w:rsid w:val="007F5E7B"/>
    <w:rsid w:val="007F6050"/>
    <w:rsid w:val="007F639C"/>
    <w:rsid w:val="007F641B"/>
    <w:rsid w:val="007F7E25"/>
    <w:rsid w:val="00800E8C"/>
    <w:rsid w:val="00801317"/>
    <w:rsid w:val="00802713"/>
    <w:rsid w:val="00802993"/>
    <w:rsid w:val="00802A39"/>
    <w:rsid w:val="0080319D"/>
    <w:rsid w:val="00803A43"/>
    <w:rsid w:val="00804B85"/>
    <w:rsid w:val="00805759"/>
    <w:rsid w:val="008057B6"/>
    <w:rsid w:val="008058AE"/>
    <w:rsid w:val="008058E9"/>
    <w:rsid w:val="00805D6D"/>
    <w:rsid w:val="00805ED7"/>
    <w:rsid w:val="008068ED"/>
    <w:rsid w:val="00806D00"/>
    <w:rsid w:val="00806F40"/>
    <w:rsid w:val="00807909"/>
    <w:rsid w:val="008103B9"/>
    <w:rsid w:val="0081114F"/>
    <w:rsid w:val="008117F9"/>
    <w:rsid w:val="00812094"/>
    <w:rsid w:val="008139E2"/>
    <w:rsid w:val="00813F3F"/>
    <w:rsid w:val="008142B3"/>
    <w:rsid w:val="0081465F"/>
    <w:rsid w:val="008146DC"/>
    <w:rsid w:val="00814712"/>
    <w:rsid w:val="008159F2"/>
    <w:rsid w:val="00815AC1"/>
    <w:rsid w:val="00815C4B"/>
    <w:rsid w:val="0081638D"/>
    <w:rsid w:val="00820089"/>
    <w:rsid w:val="00820751"/>
    <w:rsid w:val="0082127F"/>
    <w:rsid w:val="008213A5"/>
    <w:rsid w:val="008219EC"/>
    <w:rsid w:val="00821ADB"/>
    <w:rsid w:val="00821E34"/>
    <w:rsid w:val="0082200C"/>
    <w:rsid w:val="0082203F"/>
    <w:rsid w:val="008222FE"/>
    <w:rsid w:val="008223F8"/>
    <w:rsid w:val="008230F1"/>
    <w:rsid w:val="00823365"/>
    <w:rsid w:val="00824B88"/>
    <w:rsid w:val="0082717E"/>
    <w:rsid w:val="00830227"/>
    <w:rsid w:val="008306FA"/>
    <w:rsid w:val="00831952"/>
    <w:rsid w:val="00831E0C"/>
    <w:rsid w:val="00833269"/>
    <w:rsid w:val="00834E7A"/>
    <w:rsid w:val="0083580B"/>
    <w:rsid w:val="00835986"/>
    <w:rsid w:val="00835F83"/>
    <w:rsid w:val="0084158E"/>
    <w:rsid w:val="008422F8"/>
    <w:rsid w:val="00843172"/>
    <w:rsid w:val="0084326D"/>
    <w:rsid w:val="00843B49"/>
    <w:rsid w:val="00844226"/>
    <w:rsid w:val="0084537A"/>
    <w:rsid w:val="0084565C"/>
    <w:rsid w:val="008457A5"/>
    <w:rsid w:val="0084596C"/>
    <w:rsid w:val="008459EB"/>
    <w:rsid w:val="00845D8C"/>
    <w:rsid w:val="00845F58"/>
    <w:rsid w:val="0084611E"/>
    <w:rsid w:val="008461F1"/>
    <w:rsid w:val="0084707E"/>
    <w:rsid w:val="0084713E"/>
    <w:rsid w:val="00847883"/>
    <w:rsid w:val="00847FB8"/>
    <w:rsid w:val="00850AD7"/>
    <w:rsid w:val="00850F7C"/>
    <w:rsid w:val="0085119F"/>
    <w:rsid w:val="008513D0"/>
    <w:rsid w:val="00853259"/>
    <w:rsid w:val="0085363C"/>
    <w:rsid w:val="00853E4D"/>
    <w:rsid w:val="00853F32"/>
    <w:rsid w:val="008544AD"/>
    <w:rsid w:val="00854FA9"/>
    <w:rsid w:val="00855462"/>
    <w:rsid w:val="008559CC"/>
    <w:rsid w:val="008559FD"/>
    <w:rsid w:val="00855CCA"/>
    <w:rsid w:val="00856195"/>
    <w:rsid w:val="0085693B"/>
    <w:rsid w:val="00857254"/>
    <w:rsid w:val="008573A2"/>
    <w:rsid w:val="008579FE"/>
    <w:rsid w:val="00860345"/>
    <w:rsid w:val="00860951"/>
    <w:rsid w:val="008609FC"/>
    <w:rsid w:val="008610A0"/>
    <w:rsid w:val="008611C7"/>
    <w:rsid w:val="00861B31"/>
    <w:rsid w:val="00861CC5"/>
    <w:rsid w:val="0086298F"/>
    <w:rsid w:val="00863AAB"/>
    <w:rsid w:val="008640ED"/>
    <w:rsid w:val="00864350"/>
    <w:rsid w:val="00864AC5"/>
    <w:rsid w:val="00864ED1"/>
    <w:rsid w:val="00865FFB"/>
    <w:rsid w:val="00866D4F"/>
    <w:rsid w:val="00870761"/>
    <w:rsid w:val="0087158E"/>
    <w:rsid w:val="00871680"/>
    <w:rsid w:val="00871959"/>
    <w:rsid w:val="00871B8E"/>
    <w:rsid w:val="00871D06"/>
    <w:rsid w:val="00871F14"/>
    <w:rsid w:val="0087240C"/>
    <w:rsid w:val="008724B4"/>
    <w:rsid w:val="008730F8"/>
    <w:rsid w:val="00873534"/>
    <w:rsid w:val="00874323"/>
    <w:rsid w:val="008743A3"/>
    <w:rsid w:val="00875681"/>
    <w:rsid w:val="00875682"/>
    <w:rsid w:val="00875F24"/>
    <w:rsid w:val="0087756E"/>
    <w:rsid w:val="00877800"/>
    <w:rsid w:val="00877F5C"/>
    <w:rsid w:val="0088013B"/>
    <w:rsid w:val="00880268"/>
    <w:rsid w:val="0088085B"/>
    <w:rsid w:val="008813EC"/>
    <w:rsid w:val="00881B5D"/>
    <w:rsid w:val="00882453"/>
    <w:rsid w:val="00882791"/>
    <w:rsid w:val="008832DB"/>
    <w:rsid w:val="008838BF"/>
    <w:rsid w:val="00883A35"/>
    <w:rsid w:val="00883DD2"/>
    <w:rsid w:val="00885246"/>
    <w:rsid w:val="00886426"/>
    <w:rsid w:val="00886637"/>
    <w:rsid w:val="0088757A"/>
    <w:rsid w:val="00890164"/>
    <w:rsid w:val="00890975"/>
    <w:rsid w:val="00890C6E"/>
    <w:rsid w:val="00890D9C"/>
    <w:rsid w:val="00892596"/>
    <w:rsid w:val="00892AC8"/>
    <w:rsid w:val="00894821"/>
    <w:rsid w:val="008957C3"/>
    <w:rsid w:val="00896873"/>
    <w:rsid w:val="00896E3A"/>
    <w:rsid w:val="00897747"/>
    <w:rsid w:val="008979AD"/>
    <w:rsid w:val="008979C5"/>
    <w:rsid w:val="00897A8F"/>
    <w:rsid w:val="008A0130"/>
    <w:rsid w:val="008A1128"/>
    <w:rsid w:val="008A14A4"/>
    <w:rsid w:val="008A2551"/>
    <w:rsid w:val="008A2645"/>
    <w:rsid w:val="008A3398"/>
    <w:rsid w:val="008A340E"/>
    <w:rsid w:val="008A3D4B"/>
    <w:rsid w:val="008A44D1"/>
    <w:rsid w:val="008A577F"/>
    <w:rsid w:val="008A5A5B"/>
    <w:rsid w:val="008A5B5A"/>
    <w:rsid w:val="008A6252"/>
    <w:rsid w:val="008A6775"/>
    <w:rsid w:val="008A76D3"/>
    <w:rsid w:val="008A77FA"/>
    <w:rsid w:val="008B0291"/>
    <w:rsid w:val="008B07ED"/>
    <w:rsid w:val="008B0C21"/>
    <w:rsid w:val="008B0E5A"/>
    <w:rsid w:val="008B1602"/>
    <w:rsid w:val="008B1F93"/>
    <w:rsid w:val="008B27B6"/>
    <w:rsid w:val="008B2D0A"/>
    <w:rsid w:val="008B3072"/>
    <w:rsid w:val="008B3325"/>
    <w:rsid w:val="008B42B0"/>
    <w:rsid w:val="008B5080"/>
    <w:rsid w:val="008B5939"/>
    <w:rsid w:val="008B612A"/>
    <w:rsid w:val="008B7140"/>
    <w:rsid w:val="008B717E"/>
    <w:rsid w:val="008B744D"/>
    <w:rsid w:val="008B7700"/>
    <w:rsid w:val="008B79D6"/>
    <w:rsid w:val="008C1614"/>
    <w:rsid w:val="008C21A6"/>
    <w:rsid w:val="008C2388"/>
    <w:rsid w:val="008C2781"/>
    <w:rsid w:val="008C29C8"/>
    <w:rsid w:val="008C2D6F"/>
    <w:rsid w:val="008C32AF"/>
    <w:rsid w:val="008C330E"/>
    <w:rsid w:val="008C3A96"/>
    <w:rsid w:val="008C3DE7"/>
    <w:rsid w:val="008C3E5E"/>
    <w:rsid w:val="008C4AA5"/>
    <w:rsid w:val="008C4FC8"/>
    <w:rsid w:val="008C5206"/>
    <w:rsid w:val="008C530D"/>
    <w:rsid w:val="008C5466"/>
    <w:rsid w:val="008C5891"/>
    <w:rsid w:val="008C704F"/>
    <w:rsid w:val="008C7C2E"/>
    <w:rsid w:val="008D0178"/>
    <w:rsid w:val="008D0445"/>
    <w:rsid w:val="008D0F7B"/>
    <w:rsid w:val="008D1747"/>
    <w:rsid w:val="008D1D9F"/>
    <w:rsid w:val="008D2CA6"/>
    <w:rsid w:val="008D2CAA"/>
    <w:rsid w:val="008D3E1C"/>
    <w:rsid w:val="008D3F32"/>
    <w:rsid w:val="008D3F77"/>
    <w:rsid w:val="008D4E9E"/>
    <w:rsid w:val="008D5486"/>
    <w:rsid w:val="008D6BC3"/>
    <w:rsid w:val="008D7612"/>
    <w:rsid w:val="008D7B30"/>
    <w:rsid w:val="008D7C43"/>
    <w:rsid w:val="008E0240"/>
    <w:rsid w:val="008E101A"/>
    <w:rsid w:val="008E11DC"/>
    <w:rsid w:val="008E1F72"/>
    <w:rsid w:val="008E2343"/>
    <w:rsid w:val="008E27D5"/>
    <w:rsid w:val="008E286C"/>
    <w:rsid w:val="008E29BB"/>
    <w:rsid w:val="008E2DBE"/>
    <w:rsid w:val="008E2FDA"/>
    <w:rsid w:val="008E318F"/>
    <w:rsid w:val="008E36C3"/>
    <w:rsid w:val="008E3B07"/>
    <w:rsid w:val="008E3CC1"/>
    <w:rsid w:val="008E4050"/>
    <w:rsid w:val="008E423A"/>
    <w:rsid w:val="008E44C4"/>
    <w:rsid w:val="008E5006"/>
    <w:rsid w:val="008E55F3"/>
    <w:rsid w:val="008E55FA"/>
    <w:rsid w:val="008E5CC0"/>
    <w:rsid w:val="008E5E1E"/>
    <w:rsid w:val="008E5F5F"/>
    <w:rsid w:val="008E6AF9"/>
    <w:rsid w:val="008E6ECC"/>
    <w:rsid w:val="008E7515"/>
    <w:rsid w:val="008E7B1D"/>
    <w:rsid w:val="008E7CCA"/>
    <w:rsid w:val="008F0E51"/>
    <w:rsid w:val="008F0F10"/>
    <w:rsid w:val="008F1601"/>
    <w:rsid w:val="008F16DD"/>
    <w:rsid w:val="008F36A2"/>
    <w:rsid w:val="008F3998"/>
    <w:rsid w:val="008F413F"/>
    <w:rsid w:val="008F41FF"/>
    <w:rsid w:val="008F4508"/>
    <w:rsid w:val="008F4FF6"/>
    <w:rsid w:val="008F58BD"/>
    <w:rsid w:val="008F5CA0"/>
    <w:rsid w:val="008F5D3E"/>
    <w:rsid w:val="008F6032"/>
    <w:rsid w:val="008F635C"/>
    <w:rsid w:val="008F68DE"/>
    <w:rsid w:val="008F6F6D"/>
    <w:rsid w:val="008F7190"/>
    <w:rsid w:val="008F75A3"/>
    <w:rsid w:val="008F7A86"/>
    <w:rsid w:val="0090046D"/>
    <w:rsid w:val="009004FD"/>
    <w:rsid w:val="00900D70"/>
    <w:rsid w:val="00900E13"/>
    <w:rsid w:val="009014D2"/>
    <w:rsid w:val="00901DE2"/>
    <w:rsid w:val="00902814"/>
    <w:rsid w:val="00902BAF"/>
    <w:rsid w:val="0090312A"/>
    <w:rsid w:val="00903C98"/>
    <w:rsid w:val="0090481A"/>
    <w:rsid w:val="00905FDF"/>
    <w:rsid w:val="009062D1"/>
    <w:rsid w:val="0090631E"/>
    <w:rsid w:val="00906774"/>
    <w:rsid w:val="00906D3A"/>
    <w:rsid w:val="0090704D"/>
    <w:rsid w:val="0090788C"/>
    <w:rsid w:val="00907BD3"/>
    <w:rsid w:val="00907D32"/>
    <w:rsid w:val="00910194"/>
    <w:rsid w:val="0091090E"/>
    <w:rsid w:val="00910997"/>
    <w:rsid w:val="00910F2E"/>
    <w:rsid w:val="00911145"/>
    <w:rsid w:val="00911452"/>
    <w:rsid w:val="00911A6A"/>
    <w:rsid w:val="00911DB4"/>
    <w:rsid w:val="009125FC"/>
    <w:rsid w:val="00913343"/>
    <w:rsid w:val="009133E6"/>
    <w:rsid w:val="00915D77"/>
    <w:rsid w:val="00916CBC"/>
    <w:rsid w:val="00917E0B"/>
    <w:rsid w:val="00917F60"/>
    <w:rsid w:val="00920256"/>
    <w:rsid w:val="00920389"/>
    <w:rsid w:val="009204CA"/>
    <w:rsid w:val="00920B15"/>
    <w:rsid w:val="00920DAD"/>
    <w:rsid w:val="00921F06"/>
    <w:rsid w:val="00922311"/>
    <w:rsid w:val="00922769"/>
    <w:rsid w:val="009237D6"/>
    <w:rsid w:val="00923E0F"/>
    <w:rsid w:val="00923FF6"/>
    <w:rsid w:val="009245C2"/>
    <w:rsid w:val="00924664"/>
    <w:rsid w:val="00924CE8"/>
    <w:rsid w:val="00925710"/>
    <w:rsid w:val="00925B1C"/>
    <w:rsid w:val="009268A1"/>
    <w:rsid w:val="00927858"/>
    <w:rsid w:val="00927DB6"/>
    <w:rsid w:val="00927E6E"/>
    <w:rsid w:val="009307CD"/>
    <w:rsid w:val="009309CF"/>
    <w:rsid w:val="00930ABE"/>
    <w:rsid w:val="00930B56"/>
    <w:rsid w:val="00930DAC"/>
    <w:rsid w:val="009310A1"/>
    <w:rsid w:val="00931B37"/>
    <w:rsid w:val="009322CB"/>
    <w:rsid w:val="0093303D"/>
    <w:rsid w:val="00933064"/>
    <w:rsid w:val="00933593"/>
    <w:rsid w:val="0093378C"/>
    <w:rsid w:val="00933ECD"/>
    <w:rsid w:val="00934279"/>
    <w:rsid w:val="009342AA"/>
    <w:rsid w:val="0093478B"/>
    <w:rsid w:val="00935474"/>
    <w:rsid w:val="00935583"/>
    <w:rsid w:val="009358FB"/>
    <w:rsid w:val="009359DD"/>
    <w:rsid w:val="00935A64"/>
    <w:rsid w:val="0093690B"/>
    <w:rsid w:val="00936CB9"/>
    <w:rsid w:val="00937A28"/>
    <w:rsid w:val="00937F26"/>
    <w:rsid w:val="009402E6"/>
    <w:rsid w:val="00940502"/>
    <w:rsid w:val="009405BB"/>
    <w:rsid w:val="009405BC"/>
    <w:rsid w:val="00941BF8"/>
    <w:rsid w:val="00942CA1"/>
    <w:rsid w:val="0094316A"/>
    <w:rsid w:val="009433FF"/>
    <w:rsid w:val="00943CCA"/>
    <w:rsid w:val="00943EA7"/>
    <w:rsid w:val="00944369"/>
    <w:rsid w:val="009445F5"/>
    <w:rsid w:val="00944DC4"/>
    <w:rsid w:val="00945978"/>
    <w:rsid w:val="009467D6"/>
    <w:rsid w:val="00946B59"/>
    <w:rsid w:val="00947A5E"/>
    <w:rsid w:val="00947C75"/>
    <w:rsid w:val="00950DBA"/>
    <w:rsid w:val="00951CC4"/>
    <w:rsid w:val="0095261C"/>
    <w:rsid w:val="0095278D"/>
    <w:rsid w:val="00952D5E"/>
    <w:rsid w:val="00953033"/>
    <w:rsid w:val="00954809"/>
    <w:rsid w:val="009558BB"/>
    <w:rsid w:val="0095591B"/>
    <w:rsid w:val="00955E3F"/>
    <w:rsid w:val="009560AE"/>
    <w:rsid w:val="00957260"/>
    <w:rsid w:val="009578E0"/>
    <w:rsid w:val="00957CDE"/>
    <w:rsid w:val="009604C6"/>
    <w:rsid w:val="00960ADD"/>
    <w:rsid w:val="00961BF8"/>
    <w:rsid w:val="00963052"/>
    <w:rsid w:val="009631BE"/>
    <w:rsid w:val="0096344F"/>
    <w:rsid w:val="00964B78"/>
    <w:rsid w:val="00964EB1"/>
    <w:rsid w:val="00965850"/>
    <w:rsid w:val="0096589C"/>
    <w:rsid w:val="0096652C"/>
    <w:rsid w:val="00966AB1"/>
    <w:rsid w:val="00966AEF"/>
    <w:rsid w:val="00966FC2"/>
    <w:rsid w:val="009702F4"/>
    <w:rsid w:val="0097093F"/>
    <w:rsid w:val="00970AE0"/>
    <w:rsid w:val="00970D8F"/>
    <w:rsid w:val="0097122A"/>
    <w:rsid w:val="0097235A"/>
    <w:rsid w:val="009726DD"/>
    <w:rsid w:val="00972ADD"/>
    <w:rsid w:val="00975867"/>
    <w:rsid w:val="009759A0"/>
    <w:rsid w:val="009771E9"/>
    <w:rsid w:val="00977A0A"/>
    <w:rsid w:val="0098054B"/>
    <w:rsid w:val="00981A07"/>
    <w:rsid w:val="00981D50"/>
    <w:rsid w:val="009831F5"/>
    <w:rsid w:val="00984746"/>
    <w:rsid w:val="009848BB"/>
    <w:rsid w:val="00984932"/>
    <w:rsid w:val="00985B85"/>
    <w:rsid w:val="00986A8C"/>
    <w:rsid w:val="00986CD1"/>
    <w:rsid w:val="00986DCA"/>
    <w:rsid w:val="00987609"/>
    <w:rsid w:val="00990088"/>
    <w:rsid w:val="00990B9A"/>
    <w:rsid w:val="0099407D"/>
    <w:rsid w:val="009940BD"/>
    <w:rsid w:val="009947EE"/>
    <w:rsid w:val="00995E7B"/>
    <w:rsid w:val="00997074"/>
    <w:rsid w:val="009970FA"/>
    <w:rsid w:val="009975F3"/>
    <w:rsid w:val="009978B0"/>
    <w:rsid w:val="009978E6"/>
    <w:rsid w:val="00997D27"/>
    <w:rsid w:val="009A08A0"/>
    <w:rsid w:val="009A0B66"/>
    <w:rsid w:val="009A10C8"/>
    <w:rsid w:val="009A15E1"/>
    <w:rsid w:val="009A1689"/>
    <w:rsid w:val="009A18AF"/>
    <w:rsid w:val="009A29BB"/>
    <w:rsid w:val="009A2DDD"/>
    <w:rsid w:val="009A339D"/>
    <w:rsid w:val="009A3B46"/>
    <w:rsid w:val="009A3B5B"/>
    <w:rsid w:val="009A3EC3"/>
    <w:rsid w:val="009A4350"/>
    <w:rsid w:val="009A474E"/>
    <w:rsid w:val="009A4958"/>
    <w:rsid w:val="009A49F9"/>
    <w:rsid w:val="009A55EB"/>
    <w:rsid w:val="009A5783"/>
    <w:rsid w:val="009A5D00"/>
    <w:rsid w:val="009A5E72"/>
    <w:rsid w:val="009A6132"/>
    <w:rsid w:val="009A6A95"/>
    <w:rsid w:val="009A6D77"/>
    <w:rsid w:val="009A7254"/>
    <w:rsid w:val="009A7EA1"/>
    <w:rsid w:val="009B0318"/>
    <w:rsid w:val="009B05E6"/>
    <w:rsid w:val="009B0F99"/>
    <w:rsid w:val="009B1EB0"/>
    <w:rsid w:val="009B2189"/>
    <w:rsid w:val="009B3039"/>
    <w:rsid w:val="009B37FA"/>
    <w:rsid w:val="009B4001"/>
    <w:rsid w:val="009B436D"/>
    <w:rsid w:val="009B5030"/>
    <w:rsid w:val="009B59A8"/>
    <w:rsid w:val="009B632E"/>
    <w:rsid w:val="009B723E"/>
    <w:rsid w:val="009B778B"/>
    <w:rsid w:val="009B792B"/>
    <w:rsid w:val="009C0BFA"/>
    <w:rsid w:val="009C1273"/>
    <w:rsid w:val="009C1B14"/>
    <w:rsid w:val="009C1B84"/>
    <w:rsid w:val="009C21DD"/>
    <w:rsid w:val="009C26B7"/>
    <w:rsid w:val="009C2B8E"/>
    <w:rsid w:val="009C30E8"/>
    <w:rsid w:val="009C3816"/>
    <w:rsid w:val="009C3850"/>
    <w:rsid w:val="009C3E54"/>
    <w:rsid w:val="009C43CC"/>
    <w:rsid w:val="009C49A2"/>
    <w:rsid w:val="009C4E75"/>
    <w:rsid w:val="009C4E83"/>
    <w:rsid w:val="009C4FC8"/>
    <w:rsid w:val="009C56BA"/>
    <w:rsid w:val="009C7A1A"/>
    <w:rsid w:val="009D0E27"/>
    <w:rsid w:val="009D2147"/>
    <w:rsid w:val="009D229A"/>
    <w:rsid w:val="009D29A0"/>
    <w:rsid w:val="009D2F8D"/>
    <w:rsid w:val="009D3CB2"/>
    <w:rsid w:val="009D472A"/>
    <w:rsid w:val="009D4B8E"/>
    <w:rsid w:val="009D624F"/>
    <w:rsid w:val="009D6A49"/>
    <w:rsid w:val="009D7031"/>
    <w:rsid w:val="009D710E"/>
    <w:rsid w:val="009E1119"/>
    <w:rsid w:val="009E1284"/>
    <w:rsid w:val="009E1664"/>
    <w:rsid w:val="009E1891"/>
    <w:rsid w:val="009E2CE2"/>
    <w:rsid w:val="009E3497"/>
    <w:rsid w:val="009E35AC"/>
    <w:rsid w:val="009E4066"/>
    <w:rsid w:val="009E4883"/>
    <w:rsid w:val="009E4895"/>
    <w:rsid w:val="009E4CDD"/>
    <w:rsid w:val="009E4D92"/>
    <w:rsid w:val="009E517B"/>
    <w:rsid w:val="009E51A4"/>
    <w:rsid w:val="009E59A2"/>
    <w:rsid w:val="009E6356"/>
    <w:rsid w:val="009E65DE"/>
    <w:rsid w:val="009E674E"/>
    <w:rsid w:val="009E67F2"/>
    <w:rsid w:val="009E7326"/>
    <w:rsid w:val="009E760F"/>
    <w:rsid w:val="009E7F98"/>
    <w:rsid w:val="009F003B"/>
    <w:rsid w:val="009F01D9"/>
    <w:rsid w:val="009F034D"/>
    <w:rsid w:val="009F1CE3"/>
    <w:rsid w:val="009F21DD"/>
    <w:rsid w:val="009F270E"/>
    <w:rsid w:val="009F2BAD"/>
    <w:rsid w:val="009F3411"/>
    <w:rsid w:val="009F3816"/>
    <w:rsid w:val="009F39A1"/>
    <w:rsid w:val="009F3F64"/>
    <w:rsid w:val="009F41FB"/>
    <w:rsid w:val="009F4528"/>
    <w:rsid w:val="009F5891"/>
    <w:rsid w:val="009F5B7C"/>
    <w:rsid w:val="009F6538"/>
    <w:rsid w:val="009F6EDC"/>
    <w:rsid w:val="009F7181"/>
    <w:rsid w:val="009F735E"/>
    <w:rsid w:val="00A00F3A"/>
    <w:rsid w:val="00A0140C"/>
    <w:rsid w:val="00A0166B"/>
    <w:rsid w:val="00A01D53"/>
    <w:rsid w:val="00A02F8F"/>
    <w:rsid w:val="00A03D34"/>
    <w:rsid w:val="00A04379"/>
    <w:rsid w:val="00A0486C"/>
    <w:rsid w:val="00A049A2"/>
    <w:rsid w:val="00A04B92"/>
    <w:rsid w:val="00A04E5D"/>
    <w:rsid w:val="00A053E2"/>
    <w:rsid w:val="00A05615"/>
    <w:rsid w:val="00A06E71"/>
    <w:rsid w:val="00A06EA6"/>
    <w:rsid w:val="00A06F8B"/>
    <w:rsid w:val="00A073C6"/>
    <w:rsid w:val="00A07B52"/>
    <w:rsid w:val="00A1079F"/>
    <w:rsid w:val="00A11501"/>
    <w:rsid w:val="00A118E3"/>
    <w:rsid w:val="00A126AB"/>
    <w:rsid w:val="00A12C1C"/>
    <w:rsid w:val="00A130FC"/>
    <w:rsid w:val="00A140FD"/>
    <w:rsid w:val="00A14A02"/>
    <w:rsid w:val="00A14A79"/>
    <w:rsid w:val="00A15236"/>
    <w:rsid w:val="00A15433"/>
    <w:rsid w:val="00A16028"/>
    <w:rsid w:val="00A16D97"/>
    <w:rsid w:val="00A17EDF"/>
    <w:rsid w:val="00A20570"/>
    <w:rsid w:val="00A20905"/>
    <w:rsid w:val="00A2093F"/>
    <w:rsid w:val="00A20B63"/>
    <w:rsid w:val="00A20C46"/>
    <w:rsid w:val="00A2195D"/>
    <w:rsid w:val="00A21E1D"/>
    <w:rsid w:val="00A21FB5"/>
    <w:rsid w:val="00A22840"/>
    <w:rsid w:val="00A2325E"/>
    <w:rsid w:val="00A24BEE"/>
    <w:rsid w:val="00A24D18"/>
    <w:rsid w:val="00A25339"/>
    <w:rsid w:val="00A25AB1"/>
    <w:rsid w:val="00A26C19"/>
    <w:rsid w:val="00A26CF0"/>
    <w:rsid w:val="00A27D2E"/>
    <w:rsid w:val="00A30169"/>
    <w:rsid w:val="00A305BA"/>
    <w:rsid w:val="00A309F6"/>
    <w:rsid w:val="00A30CA2"/>
    <w:rsid w:val="00A30D35"/>
    <w:rsid w:val="00A31789"/>
    <w:rsid w:val="00A33156"/>
    <w:rsid w:val="00A332C1"/>
    <w:rsid w:val="00A3335F"/>
    <w:rsid w:val="00A33C18"/>
    <w:rsid w:val="00A33C74"/>
    <w:rsid w:val="00A344C9"/>
    <w:rsid w:val="00A35AD3"/>
    <w:rsid w:val="00A36187"/>
    <w:rsid w:val="00A36BE6"/>
    <w:rsid w:val="00A36D26"/>
    <w:rsid w:val="00A36FA9"/>
    <w:rsid w:val="00A37B85"/>
    <w:rsid w:val="00A37CB1"/>
    <w:rsid w:val="00A42082"/>
    <w:rsid w:val="00A429CD"/>
    <w:rsid w:val="00A434F7"/>
    <w:rsid w:val="00A43C42"/>
    <w:rsid w:val="00A44657"/>
    <w:rsid w:val="00A44721"/>
    <w:rsid w:val="00A465AA"/>
    <w:rsid w:val="00A472AF"/>
    <w:rsid w:val="00A475C3"/>
    <w:rsid w:val="00A47B96"/>
    <w:rsid w:val="00A50FE4"/>
    <w:rsid w:val="00A518B0"/>
    <w:rsid w:val="00A5243B"/>
    <w:rsid w:val="00A524BC"/>
    <w:rsid w:val="00A534E7"/>
    <w:rsid w:val="00A53BF2"/>
    <w:rsid w:val="00A5527F"/>
    <w:rsid w:val="00A55524"/>
    <w:rsid w:val="00A55845"/>
    <w:rsid w:val="00A55F84"/>
    <w:rsid w:val="00A55FEC"/>
    <w:rsid w:val="00A57A30"/>
    <w:rsid w:val="00A57E00"/>
    <w:rsid w:val="00A601C8"/>
    <w:rsid w:val="00A60AF5"/>
    <w:rsid w:val="00A61069"/>
    <w:rsid w:val="00A62A32"/>
    <w:rsid w:val="00A62CD4"/>
    <w:rsid w:val="00A633AA"/>
    <w:rsid w:val="00A63C5E"/>
    <w:rsid w:val="00A64496"/>
    <w:rsid w:val="00A65B6C"/>
    <w:rsid w:val="00A66A7D"/>
    <w:rsid w:val="00A66DBE"/>
    <w:rsid w:val="00A6701D"/>
    <w:rsid w:val="00A6718C"/>
    <w:rsid w:val="00A7071A"/>
    <w:rsid w:val="00A716ED"/>
    <w:rsid w:val="00A717C6"/>
    <w:rsid w:val="00A71A44"/>
    <w:rsid w:val="00A7299E"/>
    <w:rsid w:val="00A72B21"/>
    <w:rsid w:val="00A7418D"/>
    <w:rsid w:val="00A74ABD"/>
    <w:rsid w:val="00A74AC8"/>
    <w:rsid w:val="00A751C4"/>
    <w:rsid w:val="00A75E24"/>
    <w:rsid w:val="00A75EF5"/>
    <w:rsid w:val="00A766A1"/>
    <w:rsid w:val="00A76AB1"/>
    <w:rsid w:val="00A76EB6"/>
    <w:rsid w:val="00A77975"/>
    <w:rsid w:val="00A80023"/>
    <w:rsid w:val="00A80204"/>
    <w:rsid w:val="00A80782"/>
    <w:rsid w:val="00A80890"/>
    <w:rsid w:val="00A80D21"/>
    <w:rsid w:val="00A80DE3"/>
    <w:rsid w:val="00A81443"/>
    <w:rsid w:val="00A8173E"/>
    <w:rsid w:val="00A81882"/>
    <w:rsid w:val="00A81E61"/>
    <w:rsid w:val="00A81EB4"/>
    <w:rsid w:val="00A82267"/>
    <w:rsid w:val="00A8292E"/>
    <w:rsid w:val="00A82CE9"/>
    <w:rsid w:val="00A8475A"/>
    <w:rsid w:val="00A84E8D"/>
    <w:rsid w:val="00A84E95"/>
    <w:rsid w:val="00A852EE"/>
    <w:rsid w:val="00A85D3B"/>
    <w:rsid w:val="00A872BE"/>
    <w:rsid w:val="00A90157"/>
    <w:rsid w:val="00A90C48"/>
    <w:rsid w:val="00A91380"/>
    <w:rsid w:val="00A921B4"/>
    <w:rsid w:val="00A92552"/>
    <w:rsid w:val="00A936D2"/>
    <w:rsid w:val="00A93BE5"/>
    <w:rsid w:val="00A93CCB"/>
    <w:rsid w:val="00A94418"/>
    <w:rsid w:val="00A946F6"/>
    <w:rsid w:val="00A947F2"/>
    <w:rsid w:val="00A967C4"/>
    <w:rsid w:val="00A9781C"/>
    <w:rsid w:val="00A97AC5"/>
    <w:rsid w:val="00AA01B2"/>
    <w:rsid w:val="00AA0314"/>
    <w:rsid w:val="00AA0A33"/>
    <w:rsid w:val="00AA0EF7"/>
    <w:rsid w:val="00AA153C"/>
    <w:rsid w:val="00AA16F3"/>
    <w:rsid w:val="00AA18FC"/>
    <w:rsid w:val="00AA1A89"/>
    <w:rsid w:val="00AA22CE"/>
    <w:rsid w:val="00AA319A"/>
    <w:rsid w:val="00AA549C"/>
    <w:rsid w:val="00AA6555"/>
    <w:rsid w:val="00AA68B7"/>
    <w:rsid w:val="00AA6980"/>
    <w:rsid w:val="00AA6EE3"/>
    <w:rsid w:val="00AA6FFB"/>
    <w:rsid w:val="00AA7263"/>
    <w:rsid w:val="00AA76B6"/>
    <w:rsid w:val="00AA7EFB"/>
    <w:rsid w:val="00AB06EC"/>
    <w:rsid w:val="00AB08AB"/>
    <w:rsid w:val="00AB0AF9"/>
    <w:rsid w:val="00AB0FDD"/>
    <w:rsid w:val="00AB20CC"/>
    <w:rsid w:val="00AB277C"/>
    <w:rsid w:val="00AB34C7"/>
    <w:rsid w:val="00AB41E9"/>
    <w:rsid w:val="00AB57DA"/>
    <w:rsid w:val="00AB5FD3"/>
    <w:rsid w:val="00AB6536"/>
    <w:rsid w:val="00AB6F03"/>
    <w:rsid w:val="00AB72C6"/>
    <w:rsid w:val="00AC02A3"/>
    <w:rsid w:val="00AC123D"/>
    <w:rsid w:val="00AC1C8A"/>
    <w:rsid w:val="00AC1DF6"/>
    <w:rsid w:val="00AC2186"/>
    <w:rsid w:val="00AC455C"/>
    <w:rsid w:val="00AC4D16"/>
    <w:rsid w:val="00AC5800"/>
    <w:rsid w:val="00AC5DD6"/>
    <w:rsid w:val="00AC64C7"/>
    <w:rsid w:val="00AC6DAF"/>
    <w:rsid w:val="00AD043C"/>
    <w:rsid w:val="00AD253B"/>
    <w:rsid w:val="00AD29B4"/>
    <w:rsid w:val="00AD352A"/>
    <w:rsid w:val="00AD44EB"/>
    <w:rsid w:val="00AD45C2"/>
    <w:rsid w:val="00AD4DCF"/>
    <w:rsid w:val="00AD5DD9"/>
    <w:rsid w:val="00AD5F4F"/>
    <w:rsid w:val="00AD5F79"/>
    <w:rsid w:val="00AD6B35"/>
    <w:rsid w:val="00AD702B"/>
    <w:rsid w:val="00AD7A0F"/>
    <w:rsid w:val="00AE0E24"/>
    <w:rsid w:val="00AE2D7C"/>
    <w:rsid w:val="00AE42CC"/>
    <w:rsid w:val="00AE4413"/>
    <w:rsid w:val="00AE48C0"/>
    <w:rsid w:val="00AE4CC8"/>
    <w:rsid w:val="00AE516D"/>
    <w:rsid w:val="00AE5854"/>
    <w:rsid w:val="00AE5966"/>
    <w:rsid w:val="00AE5C6B"/>
    <w:rsid w:val="00AE60D8"/>
    <w:rsid w:val="00AE630A"/>
    <w:rsid w:val="00AE63AC"/>
    <w:rsid w:val="00AE6AD1"/>
    <w:rsid w:val="00AE734C"/>
    <w:rsid w:val="00AE7740"/>
    <w:rsid w:val="00AF0391"/>
    <w:rsid w:val="00AF1F82"/>
    <w:rsid w:val="00AF2626"/>
    <w:rsid w:val="00AF30C7"/>
    <w:rsid w:val="00AF345F"/>
    <w:rsid w:val="00AF42B4"/>
    <w:rsid w:val="00AF42E8"/>
    <w:rsid w:val="00AF4780"/>
    <w:rsid w:val="00AF47C8"/>
    <w:rsid w:val="00AF59DC"/>
    <w:rsid w:val="00AF5F2F"/>
    <w:rsid w:val="00AF6A15"/>
    <w:rsid w:val="00AF6BD9"/>
    <w:rsid w:val="00AF7364"/>
    <w:rsid w:val="00AF76F4"/>
    <w:rsid w:val="00AF7701"/>
    <w:rsid w:val="00B00094"/>
    <w:rsid w:val="00B01A1F"/>
    <w:rsid w:val="00B020B6"/>
    <w:rsid w:val="00B02899"/>
    <w:rsid w:val="00B03C0A"/>
    <w:rsid w:val="00B05510"/>
    <w:rsid w:val="00B05BFC"/>
    <w:rsid w:val="00B0657D"/>
    <w:rsid w:val="00B06F88"/>
    <w:rsid w:val="00B072DD"/>
    <w:rsid w:val="00B07929"/>
    <w:rsid w:val="00B07A1C"/>
    <w:rsid w:val="00B07E33"/>
    <w:rsid w:val="00B101C9"/>
    <w:rsid w:val="00B11589"/>
    <w:rsid w:val="00B12123"/>
    <w:rsid w:val="00B12D94"/>
    <w:rsid w:val="00B1323E"/>
    <w:rsid w:val="00B15094"/>
    <w:rsid w:val="00B170E2"/>
    <w:rsid w:val="00B213E1"/>
    <w:rsid w:val="00B21C00"/>
    <w:rsid w:val="00B21C77"/>
    <w:rsid w:val="00B2222F"/>
    <w:rsid w:val="00B22A72"/>
    <w:rsid w:val="00B239B4"/>
    <w:rsid w:val="00B23C33"/>
    <w:rsid w:val="00B24354"/>
    <w:rsid w:val="00B24661"/>
    <w:rsid w:val="00B249C5"/>
    <w:rsid w:val="00B24A87"/>
    <w:rsid w:val="00B25377"/>
    <w:rsid w:val="00B25E7F"/>
    <w:rsid w:val="00B260B7"/>
    <w:rsid w:val="00B26A0F"/>
    <w:rsid w:val="00B274A0"/>
    <w:rsid w:val="00B27556"/>
    <w:rsid w:val="00B27988"/>
    <w:rsid w:val="00B30F40"/>
    <w:rsid w:val="00B310C6"/>
    <w:rsid w:val="00B316E0"/>
    <w:rsid w:val="00B31878"/>
    <w:rsid w:val="00B3295F"/>
    <w:rsid w:val="00B32CE9"/>
    <w:rsid w:val="00B33BCB"/>
    <w:rsid w:val="00B34342"/>
    <w:rsid w:val="00B3467C"/>
    <w:rsid w:val="00B3501C"/>
    <w:rsid w:val="00B356AF"/>
    <w:rsid w:val="00B35C70"/>
    <w:rsid w:val="00B35E8E"/>
    <w:rsid w:val="00B3608B"/>
    <w:rsid w:val="00B363AC"/>
    <w:rsid w:val="00B369F2"/>
    <w:rsid w:val="00B40035"/>
    <w:rsid w:val="00B40AB9"/>
    <w:rsid w:val="00B40BD3"/>
    <w:rsid w:val="00B410C8"/>
    <w:rsid w:val="00B4125D"/>
    <w:rsid w:val="00B41469"/>
    <w:rsid w:val="00B414DF"/>
    <w:rsid w:val="00B41D48"/>
    <w:rsid w:val="00B42DF4"/>
    <w:rsid w:val="00B43B8F"/>
    <w:rsid w:val="00B445B0"/>
    <w:rsid w:val="00B44DEB"/>
    <w:rsid w:val="00B4564B"/>
    <w:rsid w:val="00B45719"/>
    <w:rsid w:val="00B4624E"/>
    <w:rsid w:val="00B46321"/>
    <w:rsid w:val="00B4657D"/>
    <w:rsid w:val="00B46745"/>
    <w:rsid w:val="00B50AB0"/>
    <w:rsid w:val="00B51037"/>
    <w:rsid w:val="00B5275A"/>
    <w:rsid w:val="00B528A7"/>
    <w:rsid w:val="00B52B64"/>
    <w:rsid w:val="00B535BD"/>
    <w:rsid w:val="00B53BD5"/>
    <w:rsid w:val="00B53E70"/>
    <w:rsid w:val="00B56DBB"/>
    <w:rsid w:val="00B570AB"/>
    <w:rsid w:val="00B577E2"/>
    <w:rsid w:val="00B612EA"/>
    <w:rsid w:val="00B616D0"/>
    <w:rsid w:val="00B62ED4"/>
    <w:rsid w:val="00B62EFF"/>
    <w:rsid w:val="00B6325B"/>
    <w:rsid w:val="00B6342B"/>
    <w:rsid w:val="00B64209"/>
    <w:rsid w:val="00B6433F"/>
    <w:rsid w:val="00B66362"/>
    <w:rsid w:val="00B67F32"/>
    <w:rsid w:val="00B67FAC"/>
    <w:rsid w:val="00B7042A"/>
    <w:rsid w:val="00B71FFA"/>
    <w:rsid w:val="00B72014"/>
    <w:rsid w:val="00B72569"/>
    <w:rsid w:val="00B726AF"/>
    <w:rsid w:val="00B73B50"/>
    <w:rsid w:val="00B73C11"/>
    <w:rsid w:val="00B744B3"/>
    <w:rsid w:val="00B746C7"/>
    <w:rsid w:val="00B74882"/>
    <w:rsid w:val="00B752C7"/>
    <w:rsid w:val="00B767DF"/>
    <w:rsid w:val="00B767F2"/>
    <w:rsid w:val="00B76B44"/>
    <w:rsid w:val="00B80256"/>
    <w:rsid w:val="00B81261"/>
    <w:rsid w:val="00B812C6"/>
    <w:rsid w:val="00B81C1D"/>
    <w:rsid w:val="00B81EE9"/>
    <w:rsid w:val="00B8254B"/>
    <w:rsid w:val="00B827F6"/>
    <w:rsid w:val="00B83FE5"/>
    <w:rsid w:val="00B84382"/>
    <w:rsid w:val="00B84E6C"/>
    <w:rsid w:val="00B85272"/>
    <w:rsid w:val="00B85C4F"/>
    <w:rsid w:val="00B86970"/>
    <w:rsid w:val="00B86A66"/>
    <w:rsid w:val="00B86B4C"/>
    <w:rsid w:val="00B86D02"/>
    <w:rsid w:val="00B86D36"/>
    <w:rsid w:val="00B86F14"/>
    <w:rsid w:val="00B870C6"/>
    <w:rsid w:val="00B877CA"/>
    <w:rsid w:val="00B87DDD"/>
    <w:rsid w:val="00B90608"/>
    <w:rsid w:val="00B91FDB"/>
    <w:rsid w:val="00B92881"/>
    <w:rsid w:val="00B930A7"/>
    <w:rsid w:val="00B931A1"/>
    <w:rsid w:val="00B93496"/>
    <w:rsid w:val="00B93A1F"/>
    <w:rsid w:val="00B94160"/>
    <w:rsid w:val="00B954B8"/>
    <w:rsid w:val="00B962C6"/>
    <w:rsid w:val="00B96447"/>
    <w:rsid w:val="00B97D5D"/>
    <w:rsid w:val="00BA1507"/>
    <w:rsid w:val="00BA3F47"/>
    <w:rsid w:val="00BA3F4A"/>
    <w:rsid w:val="00BA40EE"/>
    <w:rsid w:val="00BA413B"/>
    <w:rsid w:val="00BA4251"/>
    <w:rsid w:val="00BA44A2"/>
    <w:rsid w:val="00BA4668"/>
    <w:rsid w:val="00BA47B2"/>
    <w:rsid w:val="00BA50AD"/>
    <w:rsid w:val="00BA51F4"/>
    <w:rsid w:val="00BA5CB4"/>
    <w:rsid w:val="00BA5FD4"/>
    <w:rsid w:val="00BA62F9"/>
    <w:rsid w:val="00BA6516"/>
    <w:rsid w:val="00BA6847"/>
    <w:rsid w:val="00BA7871"/>
    <w:rsid w:val="00BA7A41"/>
    <w:rsid w:val="00BB0B1E"/>
    <w:rsid w:val="00BB1638"/>
    <w:rsid w:val="00BB1B8A"/>
    <w:rsid w:val="00BB212B"/>
    <w:rsid w:val="00BB24DF"/>
    <w:rsid w:val="00BB3259"/>
    <w:rsid w:val="00BB3630"/>
    <w:rsid w:val="00BB3906"/>
    <w:rsid w:val="00BB4277"/>
    <w:rsid w:val="00BB458B"/>
    <w:rsid w:val="00BB5BB7"/>
    <w:rsid w:val="00BB60EE"/>
    <w:rsid w:val="00BB64AC"/>
    <w:rsid w:val="00BB70B2"/>
    <w:rsid w:val="00BB73AC"/>
    <w:rsid w:val="00BB77A5"/>
    <w:rsid w:val="00BB7B20"/>
    <w:rsid w:val="00BB7F66"/>
    <w:rsid w:val="00BC0D3D"/>
    <w:rsid w:val="00BC0FB8"/>
    <w:rsid w:val="00BC10BD"/>
    <w:rsid w:val="00BC162C"/>
    <w:rsid w:val="00BC21AA"/>
    <w:rsid w:val="00BC227D"/>
    <w:rsid w:val="00BC2370"/>
    <w:rsid w:val="00BC2A7A"/>
    <w:rsid w:val="00BC3216"/>
    <w:rsid w:val="00BC346C"/>
    <w:rsid w:val="00BC423B"/>
    <w:rsid w:val="00BC43D3"/>
    <w:rsid w:val="00BC49D8"/>
    <w:rsid w:val="00BC4A17"/>
    <w:rsid w:val="00BC5A9D"/>
    <w:rsid w:val="00BC5AB6"/>
    <w:rsid w:val="00BC5CD4"/>
    <w:rsid w:val="00BC60C0"/>
    <w:rsid w:val="00BC6612"/>
    <w:rsid w:val="00BC6E17"/>
    <w:rsid w:val="00BC7139"/>
    <w:rsid w:val="00BC7436"/>
    <w:rsid w:val="00BC7A74"/>
    <w:rsid w:val="00BC7DDF"/>
    <w:rsid w:val="00BC7EA1"/>
    <w:rsid w:val="00BD0684"/>
    <w:rsid w:val="00BD0A04"/>
    <w:rsid w:val="00BD1159"/>
    <w:rsid w:val="00BD16B8"/>
    <w:rsid w:val="00BD3633"/>
    <w:rsid w:val="00BD4640"/>
    <w:rsid w:val="00BD53C5"/>
    <w:rsid w:val="00BD545D"/>
    <w:rsid w:val="00BD56E7"/>
    <w:rsid w:val="00BD5D48"/>
    <w:rsid w:val="00BD5D52"/>
    <w:rsid w:val="00BD611C"/>
    <w:rsid w:val="00BD690E"/>
    <w:rsid w:val="00BD6FCC"/>
    <w:rsid w:val="00BE0E0E"/>
    <w:rsid w:val="00BE106B"/>
    <w:rsid w:val="00BE1B18"/>
    <w:rsid w:val="00BE228A"/>
    <w:rsid w:val="00BE2697"/>
    <w:rsid w:val="00BE27EA"/>
    <w:rsid w:val="00BE2C5E"/>
    <w:rsid w:val="00BE2EE0"/>
    <w:rsid w:val="00BE33B3"/>
    <w:rsid w:val="00BE380E"/>
    <w:rsid w:val="00BE5918"/>
    <w:rsid w:val="00BE5F10"/>
    <w:rsid w:val="00BE6EAE"/>
    <w:rsid w:val="00BE7FD9"/>
    <w:rsid w:val="00BF076D"/>
    <w:rsid w:val="00BF0878"/>
    <w:rsid w:val="00BF20AF"/>
    <w:rsid w:val="00BF2AFA"/>
    <w:rsid w:val="00BF2B49"/>
    <w:rsid w:val="00BF2D1A"/>
    <w:rsid w:val="00BF3912"/>
    <w:rsid w:val="00BF3E19"/>
    <w:rsid w:val="00BF40EB"/>
    <w:rsid w:val="00BF5D86"/>
    <w:rsid w:val="00BF5FD6"/>
    <w:rsid w:val="00BF61C3"/>
    <w:rsid w:val="00BF6597"/>
    <w:rsid w:val="00C006F3"/>
    <w:rsid w:val="00C01050"/>
    <w:rsid w:val="00C01BA5"/>
    <w:rsid w:val="00C026A3"/>
    <w:rsid w:val="00C03A92"/>
    <w:rsid w:val="00C03F8E"/>
    <w:rsid w:val="00C04E56"/>
    <w:rsid w:val="00C050F5"/>
    <w:rsid w:val="00C0539C"/>
    <w:rsid w:val="00C054CC"/>
    <w:rsid w:val="00C06801"/>
    <w:rsid w:val="00C07492"/>
    <w:rsid w:val="00C07784"/>
    <w:rsid w:val="00C110B2"/>
    <w:rsid w:val="00C1149E"/>
    <w:rsid w:val="00C114F3"/>
    <w:rsid w:val="00C11FC8"/>
    <w:rsid w:val="00C131F7"/>
    <w:rsid w:val="00C132B4"/>
    <w:rsid w:val="00C1387E"/>
    <w:rsid w:val="00C13C86"/>
    <w:rsid w:val="00C14ADE"/>
    <w:rsid w:val="00C17EC9"/>
    <w:rsid w:val="00C2008E"/>
    <w:rsid w:val="00C20CFC"/>
    <w:rsid w:val="00C21147"/>
    <w:rsid w:val="00C21B04"/>
    <w:rsid w:val="00C21FE1"/>
    <w:rsid w:val="00C22881"/>
    <w:rsid w:val="00C230B3"/>
    <w:rsid w:val="00C23132"/>
    <w:rsid w:val="00C238A2"/>
    <w:rsid w:val="00C240F4"/>
    <w:rsid w:val="00C242EE"/>
    <w:rsid w:val="00C24FF0"/>
    <w:rsid w:val="00C2693F"/>
    <w:rsid w:val="00C30063"/>
    <w:rsid w:val="00C3197C"/>
    <w:rsid w:val="00C31D31"/>
    <w:rsid w:val="00C31E6C"/>
    <w:rsid w:val="00C32377"/>
    <w:rsid w:val="00C32C86"/>
    <w:rsid w:val="00C32F12"/>
    <w:rsid w:val="00C32FEF"/>
    <w:rsid w:val="00C34E26"/>
    <w:rsid w:val="00C3543F"/>
    <w:rsid w:val="00C358D6"/>
    <w:rsid w:val="00C35D74"/>
    <w:rsid w:val="00C36662"/>
    <w:rsid w:val="00C368A6"/>
    <w:rsid w:val="00C379F9"/>
    <w:rsid w:val="00C4083C"/>
    <w:rsid w:val="00C40AD1"/>
    <w:rsid w:val="00C41ADE"/>
    <w:rsid w:val="00C43370"/>
    <w:rsid w:val="00C44180"/>
    <w:rsid w:val="00C45CC9"/>
    <w:rsid w:val="00C46430"/>
    <w:rsid w:val="00C46E1E"/>
    <w:rsid w:val="00C50630"/>
    <w:rsid w:val="00C50ECF"/>
    <w:rsid w:val="00C51715"/>
    <w:rsid w:val="00C519BD"/>
    <w:rsid w:val="00C519E9"/>
    <w:rsid w:val="00C51A47"/>
    <w:rsid w:val="00C51D91"/>
    <w:rsid w:val="00C51E80"/>
    <w:rsid w:val="00C5252B"/>
    <w:rsid w:val="00C527C3"/>
    <w:rsid w:val="00C52E9D"/>
    <w:rsid w:val="00C53AA6"/>
    <w:rsid w:val="00C54718"/>
    <w:rsid w:val="00C54E7F"/>
    <w:rsid w:val="00C54EE3"/>
    <w:rsid w:val="00C54FF9"/>
    <w:rsid w:val="00C55CFF"/>
    <w:rsid w:val="00C562E6"/>
    <w:rsid w:val="00C56878"/>
    <w:rsid w:val="00C57B57"/>
    <w:rsid w:val="00C57D91"/>
    <w:rsid w:val="00C57F66"/>
    <w:rsid w:val="00C60635"/>
    <w:rsid w:val="00C6073B"/>
    <w:rsid w:val="00C60C7D"/>
    <w:rsid w:val="00C61480"/>
    <w:rsid w:val="00C6345E"/>
    <w:rsid w:val="00C636C3"/>
    <w:rsid w:val="00C63CB7"/>
    <w:rsid w:val="00C643EB"/>
    <w:rsid w:val="00C64757"/>
    <w:rsid w:val="00C65720"/>
    <w:rsid w:val="00C7313B"/>
    <w:rsid w:val="00C73699"/>
    <w:rsid w:val="00C73804"/>
    <w:rsid w:val="00C73918"/>
    <w:rsid w:val="00C73FCE"/>
    <w:rsid w:val="00C7450D"/>
    <w:rsid w:val="00C7515F"/>
    <w:rsid w:val="00C76970"/>
    <w:rsid w:val="00C76BE8"/>
    <w:rsid w:val="00C7717E"/>
    <w:rsid w:val="00C77515"/>
    <w:rsid w:val="00C77642"/>
    <w:rsid w:val="00C77846"/>
    <w:rsid w:val="00C80BDF"/>
    <w:rsid w:val="00C80D45"/>
    <w:rsid w:val="00C80DFC"/>
    <w:rsid w:val="00C82540"/>
    <w:rsid w:val="00C82980"/>
    <w:rsid w:val="00C85731"/>
    <w:rsid w:val="00C857D9"/>
    <w:rsid w:val="00C869FF"/>
    <w:rsid w:val="00C872D9"/>
    <w:rsid w:val="00C90B67"/>
    <w:rsid w:val="00C90D0F"/>
    <w:rsid w:val="00C91489"/>
    <w:rsid w:val="00C917F3"/>
    <w:rsid w:val="00C91D4A"/>
    <w:rsid w:val="00C91F6F"/>
    <w:rsid w:val="00C921B4"/>
    <w:rsid w:val="00C92275"/>
    <w:rsid w:val="00C94C6A"/>
    <w:rsid w:val="00C94EF1"/>
    <w:rsid w:val="00C94FB6"/>
    <w:rsid w:val="00C955F5"/>
    <w:rsid w:val="00C956A7"/>
    <w:rsid w:val="00C95B3A"/>
    <w:rsid w:val="00C95FF5"/>
    <w:rsid w:val="00C960BD"/>
    <w:rsid w:val="00C96E81"/>
    <w:rsid w:val="00CA02B2"/>
    <w:rsid w:val="00CA1933"/>
    <w:rsid w:val="00CA1E75"/>
    <w:rsid w:val="00CA247C"/>
    <w:rsid w:val="00CA2AC0"/>
    <w:rsid w:val="00CA317C"/>
    <w:rsid w:val="00CA444A"/>
    <w:rsid w:val="00CA47FA"/>
    <w:rsid w:val="00CA654B"/>
    <w:rsid w:val="00CA6BED"/>
    <w:rsid w:val="00CA7C0B"/>
    <w:rsid w:val="00CA7C0C"/>
    <w:rsid w:val="00CA7E7F"/>
    <w:rsid w:val="00CB00E9"/>
    <w:rsid w:val="00CB0A62"/>
    <w:rsid w:val="00CB1058"/>
    <w:rsid w:val="00CB2DB0"/>
    <w:rsid w:val="00CB33A3"/>
    <w:rsid w:val="00CB3B76"/>
    <w:rsid w:val="00CB47F7"/>
    <w:rsid w:val="00CB482F"/>
    <w:rsid w:val="00CB4E8E"/>
    <w:rsid w:val="00CB4FBD"/>
    <w:rsid w:val="00CB5074"/>
    <w:rsid w:val="00CB5128"/>
    <w:rsid w:val="00CB55D4"/>
    <w:rsid w:val="00CB5646"/>
    <w:rsid w:val="00CB5993"/>
    <w:rsid w:val="00CB5E7E"/>
    <w:rsid w:val="00CB7B33"/>
    <w:rsid w:val="00CC0519"/>
    <w:rsid w:val="00CC180A"/>
    <w:rsid w:val="00CC2555"/>
    <w:rsid w:val="00CC272A"/>
    <w:rsid w:val="00CC2BB5"/>
    <w:rsid w:val="00CC47AF"/>
    <w:rsid w:val="00CC557D"/>
    <w:rsid w:val="00CC693D"/>
    <w:rsid w:val="00CC6D2E"/>
    <w:rsid w:val="00CC6F7F"/>
    <w:rsid w:val="00CC709F"/>
    <w:rsid w:val="00CC7CE0"/>
    <w:rsid w:val="00CC7CF2"/>
    <w:rsid w:val="00CC7DE4"/>
    <w:rsid w:val="00CC7F08"/>
    <w:rsid w:val="00CD0615"/>
    <w:rsid w:val="00CD0879"/>
    <w:rsid w:val="00CD136E"/>
    <w:rsid w:val="00CD15FE"/>
    <w:rsid w:val="00CD198D"/>
    <w:rsid w:val="00CD1A8B"/>
    <w:rsid w:val="00CD2944"/>
    <w:rsid w:val="00CD3B03"/>
    <w:rsid w:val="00CD4A94"/>
    <w:rsid w:val="00CD5FE8"/>
    <w:rsid w:val="00CD6004"/>
    <w:rsid w:val="00CD7996"/>
    <w:rsid w:val="00CE0558"/>
    <w:rsid w:val="00CE05B5"/>
    <w:rsid w:val="00CE0CC9"/>
    <w:rsid w:val="00CE14A4"/>
    <w:rsid w:val="00CE174C"/>
    <w:rsid w:val="00CE1891"/>
    <w:rsid w:val="00CE28A7"/>
    <w:rsid w:val="00CE2B9F"/>
    <w:rsid w:val="00CE2EBF"/>
    <w:rsid w:val="00CE511B"/>
    <w:rsid w:val="00CE52ED"/>
    <w:rsid w:val="00CE6730"/>
    <w:rsid w:val="00CE77F9"/>
    <w:rsid w:val="00CE7D7E"/>
    <w:rsid w:val="00CE7EF9"/>
    <w:rsid w:val="00CF09FA"/>
    <w:rsid w:val="00CF1DCE"/>
    <w:rsid w:val="00CF1EE5"/>
    <w:rsid w:val="00CF23A1"/>
    <w:rsid w:val="00CF30B7"/>
    <w:rsid w:val="00CF3A12"/>
    <w:rsid w:val="00CF4313"/>
    <w:rsid w:val="00CF4C17"/>
    <w:rsid w:val="00CF4FD4"/>
    <w:rsid w:val="00CF57DD"/>
    <w:rsid w:val="00CF5F50"/>
    <w:rsid w:val="00CF617A"/>
    <w:rsid w:val="00CF6432"/>
    <w:rsid w:val="00D0030D"/>
    <w:rsid w:val="00D00DD9"/>
    <w:rsid w:val="00D014C9"/>
    <w:rsid w:val="00D026CE"/>
    <w:rsid w:val="00D03B4E"/>
    <w:rsid w:val="00D048F9"/>
    <w:rsid w:val="00D05546"/>
    <w:rsid w:val="00D05A5B"/>
    <w:rsid w:val="00D06467"/>
    <w:rsid w:val="00D06996"/>
    <w:rsid w:val="00D07326"/>
    <w:rsid w:val="00D07913"/>
    <w:rsid w:val="00D107AE"/>
    <w:rsid w:val="00D11FB1"/>
    <w:rsid w:val="00D12D1D"/>
    <w:rsid w:val="00D12EAD"/>
    <w:rsid w:val="00D1363B"/>
    <w:rsid w:val="00D13725"/>
    <w:rsid w:val="00D13E05"/>
    <w:rsid w:val="00D14201"/>
    <w:rsid w:val="00D14D31"/>
    <w:rsid w:val="00D1520F"/>
    <w:rsid w:val="00D15CF7"/>
    <w:rsid w:val="00D15EC5"/>
    <w:rsid w:val="00D17428"/>
    <w:rsid w:val="00D17F8B"/>
    <w:rsid w:val="00D20792"/>
    <w:rsid w:val="00D208CA"/>
    <w:rsid w:val="00D208EC"/>
    <w:rsid w:val="00D20CBF"/>
    <w:rsid w:val="00D20E9B"/>
    <w:rsid w:val="00D21537"/>
    <w:rsid w:val="00D21981"/>
    <w:rsid w:val="00D23B42"/>
    <w:rsid w:val="00D23C4E"/>
    <w:rsid w:val="00D24429"/>
    <w:rsid w:val="00D24F01"/>
    <w:rsid w:val="00D25A25"/>
    <w:rsid w:val="00D25D37"/>
    <w:rsid w:val="00D25E4C"/>
    <w:rsid w:val="00D26641"/>
    <w:rsid w:val="00D26743"/>
    <w:rsid w:val="00D26C3B"/>
    <w:rsid w:val="00D2709E"/>
    <w:rsid w:val="00D274F6"/>
    <w:rsid w:val="00D300B0"/>
    <w:rsid w:val="00D3031B"/>
    <w:rsid w:val="00D32A7A"/>
    <w:rsid w:val="00D32C9D"/>
    <w:rsid w:val="00D32CEF"/>
    <w:rsid w:val="00D3325A"/>
    <w:rsid w:val="00D33A2B"/>
    <w:rsid w:val="00D342DA"/>
    <w:rsid w:val="00D351C5"/>
    <w:rsid w:val="00D354AE"/>
    <w:rsid w:val="00D3678C"/>
    <w:rsid w:val="00D3680F"/>
    <w:rsid w:val="00D373AC"/>
    <w:rsid w:val="00D3781B"/>
    <w:rsid w:val="00D40D59"/>
    <w:rsid w:val="00D424AD"/>
    <w:rsid w:val="00D43081"/>
    <w:rsid w:val="00D431D5"/>
    <w:rsid w:val="00D43896"/>
    <w:rsid w:val="00D43AE0"/>
    <w:rsid w:val="00D43FEF"/>
    <w:rsid w:val="00D44955"/>
    <w:rsid w:val="00D449DC"/>
    <w:rsid w:val="00D44BDB"/>
    <w:rsid w:val="00D44C02"/>
    <w:rsid w:val="00D44E5C"/>
    <w:rsid w:val="00D45012"/>
    <w:rsid w:val="00D4593C"/>
    <w:rsid w:val="00D45B8D"/>
    <w:rsid w:val="00D45D6A"/>
    <w:rsid w:val="00D4610C"/>
    <w:rsid w:val="00D46B4C"/>
    <w:rsid w:val="00D4765B"/>
    <w:rsid w:val="00D47A48"/>
    <w:rsid w:val="00D50178"/>
    <w:rsid w:val="00D50572"/>
    <w:rsid w:val="00D51879"/>
    <w:rsid w:val="00D51BD6"/>
    <w:rsid w:val="00D521C4"/>
    <w:rsid w:val="00D52D61"/>
    <w:rsid w:val="00D53098"/>
    <w:rsid w:val="00D53CFB"/>
    <w:rsid w:val="00D54181"/>
    <w:rsid w:val="00D545A6"/>
    <w:rsid w:val="00D54D35"/>
    <w:rsid w:val="00D55514"/>
    <w:rsid w:val="00D5653D"/>
    <w:rsid w:val="00D565EA"/>
    <w:rsid w:val="00D56C7D"/>
    <w:rsid w:val="00D57523"/>
    <w:rsid w:val="00D608C2"/>
    <w:rsid w:val="00D60B32"/>
    <w:rsid w:val="00D618F5"/>
    <w:rsid w:val="00D61CBF"/>
    <w:rsid w:val="00D6229C"/>
    <w:rsid w:val="00D633E6"/>
    <w:rsid w:val="00D63E80"/>
    <w:rsid w:val="00D640D7"/>
    <w:rsid w:val="00D65A5C"/>
    <w:rsid w:val="00D66618"/>
    <w:rsid w:val="00D6721F"/>
    <w:rsid w:val="00D7000C"/>
    <w:rsid w:val="00D70776"/>
    <w:rsid w:val="00D70AF8"/>
    <w:rsid w:val="00D7149C"/>
    <w:rsid w:val="00D71933"/>
    <w:rsid w:val="00D71E04"/>
    <w:rsid w:val="00D72CDA"/>
    <w:rsid w:val="00D73030"/>
    <w:rsid w:val="00D741DF"/>
    <w:rsid w:val="00D745F1"/>
    <w:rsid w:val="00D74B9A"/>
    <w:rsid w:val="00D7542D"/>
    <w:rsid w:val="00D75B8C"/>
    <w:rsid w:val="00D76E0A"/>
    <w:rsid w:val="00D77682"/>
    <w:rsid w:val="00D77E6D"/>
    <w:rsid w:val="00D80169"/>
    <w:rsid w:val="00D82CFF"/>
    <w:rsid w:val="00D82ED3"/>
    <w:rsid w:val="00D832FA"/>
    <w:rsid w:val="00D8398B"/>
    <w:rsid w:val="00D83F8E"/>
    <w:rsid w:val="00D85DCA"/>
    <w:rsid w:val="00D85EC3"/>
    <w:rsid w:val="00D86DFB"/>
    <w:rsid w:val="00D90BA5"/>
    <w:rsid w:val="00D90C9C"/>
    <w:rsid w:val="00D90CDC"/>
    <w:rsid w:val="00D90EC2"/>
    <w:rsid w:val="00D9270B"/>
    <w:rsid w:val="00D92E80"/>
    <w:rsid w:val="00D92EF9"/>
    <w:rsid w:val="00D93658"/>
    <w:rsid w:val="00D93708"/>
    <w:rsid w:val="00D94810"/>
    <w:rsid w:val="00D94C65"/>
    <w:rsid w:val="00D957B4"/>
    <w:rsid w:val="00D95FEF"/>
    <w:rsid w:val="00D96349"/>
    <w:rsid w:val="00D96513"/>
    <w:rsid w:val="00D9651B"/>
    <w:rsid w:val="00D968DF"/>
    <w:rsid w:val="00D9713C"/>
    <w:rsid w:val="00D9719F"/>
    <w:rsid w:val="00D97254"/>
    <w:rsid w:val="00D9734C"/>
    <w:rsid w:val="00DA0CDD"/>
    <w:rsid w:val="00DA1EBD"/>
    <w:rsid w:val="00DA2B94"/>
    <w:rsid w:val="00DA2C2E"/>
    <w:rsid w:val="00DA37CC"/>
    <w:rsid w:val="00DA3898"/>
    <w:rsid w:val="00DA5493"/>
    <w:rsid w:val="00DA5AA5"/>
    <w:rsid w:val="00DA5F29"/>
    <w:rsid w:val="00DA604E"/>
    <w:rsid w:val="00DA751D"/>
    <w:rsid w:val="00DA7981"/>
    <w:rsid w:val="00DB1F82"/>
    <w:rsid w:val="00DB24E6"/>
    <w:rsid w:val="00DB4CC2"/>
    <w:rsid w:val="00DB4F41"/>
    <w:rsid w:val="00DB650F"/>
    <w:rsid w:val="00DB6D07"/>
    <w:rsid w:val="00DB7607"/>
    <w:rsid w:val="00DB7DDB"/>
    <w:rsid w:val="00DC03F6"/>
    <w:rsid w:val="00DC04CC"/>
    <w:rsid w:val="00DC1708"/>
    <w:rsid w:val="00DC19A9"/>
    <w:rsid w:val="00DC283D"/>
    <w:rsid w:val="00DC2964"/>
    <w:rsid w:val="00DC31FD"/>
    <w:rsid w:val="00DC324C"/>
    <w:rsid w:val="00DC331A"/>
    <w:rsid w:val="00DC351D"/>
    <w:rsid w:val="00DC38B6"/>
    <w:rsid w:val="00DC4530"/>
    <w:rsid w:val="00DD00CA"/>
    <w:rsid w:val="00DD0246"/>
    <w:rsid w:val="00DD091A"/>
    <w:rsid w:val="00DD0A63"/>
    <w:rsid w:val="00DD0B97"/>
    <w:rsid w:val="00DD11F6"/>
    <w:rsid w:val="00DD14AF"/>
    <w:rsid w:val="00DD1520"/>
    <w:rsid w:val="00DD1B6A"/>
    <w:rsid w:val="00DD1BEF"/>
    <w:rsid w:val="00DD356E"/>
    <w:rsid w:val="00DD400C"/>
    <w:rsid w:val="00DD45A0"/>
    <w:rsid w:val="00DD4B39"/>
    <w:rsid w:val="00DD4F56"/>
    <w:rsid w:val="00DD594C"/>
    <w:rsid w:val="00DD7848"/>
    <w:rsid w:val="00DE0694"/>
    <w:rsid w:val="00DE1F8B"/>
    <w:rsid w:val="00DE2E58"/>
    <w:rsid w:val="00DE2EFE"/>
    <w:rsid w:val="00DE3B5F"/>
    <w:rsid w:val="00DE3FEB"/>
    <w:rsid w:val="00DE4514"/>
    <w:rsid w:val="00DE5446"/>
    <w:rsid w:val="00DE5689"/>
    <w:rsid w:val="00DE60D1"/>
    <w:rsid w:val="00DE6E3D"/>
    <w:rsid w:val="00DE7204"/>
    <w:rsid w:val="00DE7F48"/>
    <w:rsid w:val="00DF1AD1"/>
    <w:rsid w:val="00DF3366"/>
    <w:rsid w:val="00DF39ED"/>
    <w:rsid w:val="00DF3EA8"/>
    <w:rsid w:val="00DF3ED7"/>
    <w:rsid w:val="00DF4511"/>
    <w:rsid w:val="00DF4700"/>
    <w:rsid w:val="00DF59A3"/>
    <w:rsid w:val="00DF64E2"/>
    <w:rsid w:val="00DF672A"/>
    <w:rsid w:val="00DF6FCF"/>
    <w:rsid w:val="00DF6FD6"/>
    <w:rsid w:val="00DF79B8"/>
    <w:rsid w:val="00E00B25"/>
    <w:rsid w:val="00E00BAE"/>
    <w:rsid w:val="00E0128B"/>
    <w:rsid w:val="00E0132E"/>
    <w:rsid w:val="00E01D3F"/>
    <w:rsid w:val="00E01E6B"/>
    <w:rsid w:val="00E01F09"/>
    <w:rsid w:val="00E02337"/>
    <w:rsid w:val="00E023B2"/>
    <w:rsid w:val="00E02417"/>
    <w:rsid w:val="00E026D8"/>
    <w:rsid w:val="00E02DA1"/>
    <w:rsid w:val="00E03D13"/>
    <w:rsid w:val="00E043D1"/>
    <w:rsid w:val="00E04714"/>
    <w:rsid w:val="00E04BAD"/>
    <w:rsid w:val="00E05DCC"/>
    <w:rsid w:val="00E065D5"/>
    <w:rsid w:val="00E06606"/>
    <w:rsid w:val="00E0726A"/>
    <w:rsid w:val="00E073EE"/>
    <w:rsid w:val="00E07A07"/>
    <w:rsid w:val="00E07C7B"/>
    <w:rsid w:val="00E10480"/>
    <w:rsid w:val="00E114CB"/>
    <w:rsid w:val="00E115DC"/>
    <w:rsid w:val="00E1207D"/>
    <w:rsid w:val="00E12986"/>
    <w:rsid w:val="00E12BE3"/>
    <w:rsid w:val="00E14A6B"/>
    <w:rsid w:val="00E15D23"/>
    <w:rsid w:val="00E1606B"/>
    <w:rsid w:val="00E16FAC"/>
    <w:rsid w:val="00E176FA"/>
    <w:rsid w:val="00E20878"/>
    <w:rsid w:val="00E20AD1"/>
    <w:rsid w:val="00E20C07"/>
    <w:rsid w:val="00E21630"/>
    <w:rsid w:val="00E2202F"/>
    <w:rsid w:val="00E226A2"/>
    <w:rsid w:val="00E227B6"/>
    <w:rsid w:val="00E22BF3"/>
    <w:rsid w:val="00E2355A"/>
    <w:rsid w:val="00E235D9"/>
    <w:rsid w:val="00E23612"/>
    <w:rsid w:val="00E23A7D"/>
    <w:rsid w:val="00E23F22"/>
    <w:rsid w:val="00E24025"/>
    <w:rsid w:val="00E24897"/>
    <w:rsid w:val="00E24BA3"/>
    <w:rsid w:val="00E2601D"/>
    <w:rsid w:val="00E26551"/>
    <w:rsid w:val="00E268DE"/>
    <w:rsid w:val="00E26CD7"/>
    <w:rsid w:val="00E26FF5"/>
    <w:rsid w:val="00E2746E"/>
    <w:rsid w:val="00E275C7"/>
    <w:rsid w:val="00E31EFB"/>
    <w:rsid w:val="00E31F9C"/>
    <w:rsid w:val="00E3241F"/>
    <w:rsid w:val="00E331A7"/>
    <w:rsid w:val="00E335D6"/>
    <w:rsid w:val="00E34B96"/>
    <w:rsid w:val="00E34E20"/>
    <w:rsid w:val="00E34F4D"/>
    <w:rsid w:val="00E35364"/>
    <w:rsid w:val="00E3638D"/>
    <w:rsid w:val="00E36494"/>
    <w:rsid w:val="00E36DDD"/>
    <w:rsid w:val="00E37410"/>
    <w:rsid w:val="00E37AF2"/>
    <w:rsid w:val="00E37D18"/>
    <w:rsid w:val="00E37D49"/>
    <w:rsid w:val="00E37FB0"/>
    <w:rsid w:val="00E40F20"/>
    <w:rsid w:val="00E40F54"/>
    <w:rsid w:val="00E41C59"/>
    <w:rsid w:val="00E42840"/>
    <w:rsid w:val="00E43F1C"/>
    <w:rsid w:val="00E44080"/>
    <w:rsid w:val="00E44210"/>
    <w:rsid w:val="00E44241"/>
    <w:rsid w:val="00E443B3"/>
    <w:rsid w:val="00E444F5"/>
    <w:rsid w:val="00E451A3"/>
    <w:rsid w:val="00E456E8"/>
    <w:rsid w:val="00E45EB0"/>
    <w:rsid w:val="00E464AC"/>
    <w:rsid w:val="00E4717D"/>
    <w:rsid w:val="00E474D8"/>
    <w:rsid w:val="00E50C5C"/>
    <w:rsid w:val="00E50F4E"/>
    <w:rsid w:val="00E51338"/>
    <w:rsid w:val="00E519E8"/>
    <w:rsid w:val="00E52CC7"/>
    <w:rsid w:val="00E540D6"/>
    <w:rsid w:val="00E545E9"/>
    <w:rsid w:val="00E54A6E"/>
    <w:rsid w:val="00E551B7"/>
    <w:rsid w:val="00E5590F"/>
    <w:rsid w:val="00E564A0"/>
    <w:rsid w:val="00E5731D"/>
    <w:rsid w:val="00E57346"/>
    <w:rsid w:val="00E5781C"/>
    <w:rsid w:val="00E57E88"/>
    <w:rsid w:val="00E60BA2"/>
    <w:rsid w:val="00E61396"/>
    <w:rsid w:val="00E61A5D"/>
    <w:rsid w:val="00E6235E"/>
    <w:rsid w:val="00E624F3"/>
    <w:rsid w:val="00E62BFD"/>
    <w:rsid w:val="00E62E22"/>
    <w:rsid w:val="00E62EA0"/>
    <w:rsid w:val="00E6307F"/>
    <w:rsid w:val="00E63B79"/>
    <w:rsid w:val="00E63D49"/>
    <w:rsid w:val="00E64A44"/>
    <w:rsid w:val="00E65D9F"/>
    <w:rsid w:val="00E660B3"/>
    <w:rsid w:val="00E70229"/>
    <w:rsid w:val="00E70D55"/>
    <w:rsid w:val="00E70EFB"/>
    <w:rsid w:val="00E739E5"/>
    <w:rsid w:val="00E73A27"/>
    <w:rsid w:val="00E7452D"/>
    <w:rsid w:val="00E74832"/>
    <w:rsid w:val="00E75F59"/>
    <w:rsid w:val="00E76FCC"/>
    <w:rsid w:val="00E778C7"/>
    <w:rsid w:val="00E77DBF"/>
    <w:rsid w:val="00E806C3"/>
    <w:rsid w:val="00E81317"/>
    <w:rsid w:val="00E824BD"/>
    <w:rsid w:val="00E826A3"/>
    <w:rsid w:val="00E8283A"/>
    <w:rsid w:val="00E82A9D"/>
    <w:rsid w:val="00E84047"/>
    <w:rsid w:val="00E8430B"/>
    <w:rsid w:val="00E84899"/>
    <w:rsid w:val="00E84B4D"/>
    <w:rsid w:val="00E84B5F"/>
    <w:rsid w:val="00E84C68"/>
    <w:rsid w:val="00E84E14"/>
    <w:rsid w:val="00E851A1"/>
    <w:rsid w:val="00E855FE"/>
    <w:rsid w:val="00E86975"/>
    <w:rsid w:val="00E87804"/>
    <w:rsid w:val="00E87B4C"/>
    <w:rsid w:val="00E90352"/>
    <w:rsid w:val="00E908A4"/>
    <w:rsid w:val="00E90C8B"/>
    <w:rsid w:val="00E91C36"/>
    <w:rsid w:val="00E92E98"/>
    <w:rsid w:val="00E9545C"/>
    <w:rsid w:val="00E95C80"/>
    <w:rsid w:val="00E95F4D"/>
    <w:rsid w:val="00E96230"/>
    <w:rsid w:val="00E96DFF"/>
    <w:rsid w:val="00E97762"/>
    <w:rsid w:val="00EA1217"/>
    <w:rsid w:val="00EA1A8A"/>
    <w:rsid w:val="00EA1CDE"/>
    <w:rsid w:val="00EA2CDA"/>
    <w:rsid w:val="00EA2FA7"/>
    <w:rsid w:val="00EA3A70"/>
    <w:rsid w:val="00EA3CEB"/>
    <w:rsid w:val="00EA3F85"/>
    <w:rsid w:val="00EA412B"/>
    <w:rsid w:val="00EA4ED7"/>
    <w:rsid w:val="00EA5360"/>
    <w:rsid w:val="00EA58F7"/>
    <w:rsid w:val="00EA5A18"/>
    <w:rsid w:val="00EA5B22"/>
    <w:rsid w:val="00EA6169"/>
    <w:rsid w:val="00EA66E7"/>
    <w:rsid w:val="00EA676B"/>
    <w:rsid w:val="00EA69BD"/>
    <w:rsid w:val="00EA7383"/>
    <w:rsid w:val="00EB0C3E"/>
    <w:rsid w:val="00EB10F1"/>
    <w:rsid w:val="00EB142F"/>
    <w:rsid w:val="00EB1E3C"/>
    <w:rsid w:val="00EB225C"/>
    <w:rsid w:val="00EB254A"/>
    <w:rsid w:val="00EB2BAB"/>
    <w:rsid w:val="00EB384B"/>
    <w:rsid w:val="00EB50A0"/>
    <w:rsid w:val="00EB524B"/>
    <w:rsid w:val="00EB53D0"/>
    <w:rsid w:val="00EB5910"/>
    <w:rsid w:val="00EB5A05"/>
    <w:rsid w:val="00EB5AF7"/>
    <w:rsid w:val="00EB6086"/>
    <w:rsid w:val="00EB66B7"/>
    <w:rsid w:val="00EB6910"/>
    <w:rsid w:val="00EB6E91"/>
    <w:rsid w:val="00EB7765"/>
    <w:rsid w:val="00EC06AB"/>
    <w:rsid w:val="00EC2935"/>
    <w:rsid w:val="00EC36AD"/>
    <w:rsid w:val="00EC4AC9"/>
    <w:rsid w:val="00EC4AE0"/>
    <w:rsid w:val="00EC6F80"/>
    <w:rsid w:val="00EC701D"/>
    <w:rsid w:val="00EC78A6"/>
    <w:rsid w:val="00ED01F5"/>
    <w:rsid w:val="00ED0848"/>
    <w:rsid w:val="00ED1CCB"/>
    <w:rsid w:val="00ED2383"/>
    <w:rsid w:val="00ED27AE"/>
    <w:rsid w:val="00ED285C"/>
    <w:rsid w:val="00ED2927"/>
    <w:rsid w:val="00ED3CB2"/>
    <w:rsid w:val="00ED4CF9"/>
    <w:rsid w:val="00ED519C"/>
    <w:rsid w:val="00ED5D00"/>
    <w:rsid w:val="00ED5D17"/>
    <w:rsid w:val="00ED6116"/>
    <w:rsid w:val="00ED61EF"/>
    <w:rsid w:val="00ED714B"/>
    <w:rsid w:val="00ED7B8B"/>
    <w:rsid w:val="00EE1C21"/>
    <w:rsid w:val="00EE2707"/>
    <w:rsid w:val="00EE2D4E"/>
    <w:rsid w:val="00EE367B"/>
    <w:rsid w:val="00EE3C5D"/>
    <w:rsid w:val="00EE3FC6"/>
    <w:rsid w:val="00EE4DCF"/>
    <w:rsid w:val="00EE56D2"/>
    <w:rsid w:val="00EE6479"/>
    <w:rsid w:val="00EE6D63"/>
    <w:rsid w:val="00EE76AB"/>
    <w:rsid w:val="00EE7789"/>
    <w:rsid w:val="00EF0DE9"/>
    <w:rsid w:val="00EF1004"/>
    <w:rsid w:val="00EF130A"/>
    <w:rsid w:val="00EF2CD4"/>
    <w:rsid w:val="00EF3DCE"/>
    <w:rsid w:val="00EF3F4E"/>
    <w:rsid w:val="00EF4697"/>
    <w:rsid w:val="00EF4D8E"/>
    <w:rsid w:val="00EF54BD"/>
    <w:rsid w:val="00EF56F1"/>
    <w:rsid w:val="00EF5E4D"/>
    <w:rsid w:val="00EF655E"/>
    <w:rsid w:val="00EF6B9D"/>
    <w:rsid w:val="00EF7185"/>
    <w:rsid w:val="00F00472"/>
    <w:rsid w:val="00F00722"/>
    <w:rsid w:val="00F00826"/>
    <w:rsid w:val="00F00D03"/>
    <w:rsid w:val="00F00EAA"/>
    <w:rsid w:val="00F012FF"/>
    <w:rsid w:val="00F01EA5"/>
    <w:rsid w:val="00F04518"/>
    <w:rsid w:val="00F0557E"/>
    <w:rsid w:val="00F05F7C"/>
    <w:rsid w:val="00F06529"/>
    <w:rsid w:val="00F06E8A"/>
    <w:rsid w:val="00F07E39"/>
    <w:rsid w:val="00F1001F"/>
    <w:rsid w:val="00F102C5"/>
    <w:rsid w:val="00F105F6"/>
    <w:rsid w:val="00F11BBF"/>
    <w:rsid w:val="00F12BAB"/>
    <w:rsid w:val="00F12CF4"/>
    <w:rsid w:val="00F13CF7"/>
    <w:rsid w:val="00F13E45"/>
    <w:rsid w:val="00F1434A"/>
    <w:rsid w:val="00F14520"/>
    <w:rsid w:val="00F146AF"/>
    <w:rsid w:val="00F148B3"/>
    <w:rsid w:val="00F14FB9"/>
    <w:rsid w:val="00F155B6"/>
    <w:rsid w:val="00F1649F"/>
    <w:rsid w:val="00F16A31"/>
    <w:rsid w:val="00F1737F"/>
    <w:rsid w:val="00F17AF0"/>
    <w:rsid w:val="00F17AFF"/>
    <w:rsid w:val="00F17CD2"/>
    <w:rsid w:val="00F17E5B"/>
    <w:rsid w:val="00F20411"/>
    <w:rsid w:val="00F208D4"/>
    <w:rsid w:val="00F20CE7"/>
    <w:rsid w:val="00F212D9"/>
    <w:rsid w:val="00F21B53"/>
    <w:rsid w:val="00F21E2D"/>
    <w:rsid w:val="00F22D43"/>
    <w:rsid w:val="00F23F8F"/>
    <w:rsid w:val="00F2461F"/>
    <w:rsid w:val="00F24678"/>
    <w:rsid w:val="00F24A23"/>
    <w:rsid w:val="00F24B2F"/>
    <w:rsid w:val="00F26AF7"/>
    <w:rsid w:val="00F3065E"/>
    <w:rsid w:val="00F30786"/>
    <w:rsid w:val="00F317E6"/>
    <w:rsid w:val="00F3280C"/>
    <w:rsid w:val="00F331E3"/>
    <w:rsid w:val="00F34596"/>
    <w:rsid w:val="00F34E1C"/>
    <w:rsid w:val="00F353BC"/>
    <w:rsid w:val="00F35BC5"/>
    <w:rsid w:val="00F35C4A"/>
    <w:rsid w:val="00F371E7"/>
    <w:rsid w:val="00F37A1E"/>
    <w:rsid w:val="00F37CE8"/>
    <w:rsid w:val="00F37FF3"/>
    <w:rsid w:val="00F40680"/>
    <w:rsid w:val="00F4080E"/>
    <w:rsid w:val="00F40B20"/>
    <w:rsid w:val="00F40E5E"/>
    <w:rsid w:val="00F411AF"/>
    <w:rsid w:val="00F41BF9"/>
    <w:rsid w:val="00F42E66"/>
    <w:rsid w:val="00F42FF4"/>
    <w:rsid w:val="00F431C3"/>
    <w:rsid w:val="00F43969"/>
    <w:rsid w:val="00F43B1C"/>
    <w:rsid w:val="00F43F1F"/>
    <w:rsid w:val="00F43F89"/>
    <w:rsid w:val="00F44222"/>
    <w:rsid w:val="00F44291"/>
    <w:rsid w:val="00F44E00"/>
    <w:rsid w:val="00F45236"/>
    <w:rsid w:val="00F4630F"/>
    <w:rsid w:val="00F46BAB"/>
    <w:rsid w:val="00F5086D"/>
    <w:rsid w:val="00F5153A"/>
    <w:rsid w:val="00F51713"/>
    <w:rsid w:val="00F51BFF"/>
    <w:rsid w:val="00F51CB9"/>
    <w:rsid w:val="00F52651"/>
    <w:rsid w:val="00F52E35"/>
    <w:rsid w:val="00F53136"/>
    <w:rsid w:val="00F53EC3"/>
    <w:rsid w:val="00F53FF5"/>
    <w:rsid w:val="00F549CA"/>
    <w:rsid w:val="00F54D7B"/>
    <w:rsid w:val="00F55C38"/>
    <w:rsid w:val="00F56592"/>
    <w:rsid w:val="00F56598"/>
    <w:rsid w:val="00F56DE5"/>
    <w:rsid w:val="00F56E98"/>
    <w:rsid w:val="00F60B1E"/>
    <w:rsid w:val="00F6114D"/>
    <w:rsid w:val="00F6136D"/>
    <w:rsid w:val="00F6171A"/>
    <w:rsid w:val="00F62369"/>
    <w:rsid w:val="00F647CF"/>
    <w:rsid w:val="00F64AF9"/>
    <w:rsid w:val="00F653AF"/>
    <w:rsid w:val="00F66084"/>
    <w:rsid w:val="00F664C5"/>
    <w:rsid w:val="00F66B77"/>
    <w:rsid w:val="00F67F99"/>
    <w:rsid w:val="00F702FC"/>
    <w:rsid w:val="00F70798"/>
    <w:rsid w:val="00F7162B"/>
    <w:rsid w:val="00F72B43"/>
    <w:rsid w:val="00F758D7"/>
    <w:rsid w:val="00F76702"/>
    <w:rsid w:val="00F767CF"/>
    <w:rsid w:val="00F77427"/>
    <w:rsid w:val="00F77B85"/>
    <w:rsid w:val="00F80158"/>
    <w:rsid w:val="00F806A3"/>
    <w:rsid w:val="00F81F92"/>
    <w:rsid w:val="00F81FAD"/>
    <w:rsid w:val="00F823BA"/>
    <w:rsid w:val="00F82EC8"/>
    <w:rsid w:val="00F82FDC"/>
    <w:rsid w:val="00F8335E"/>
    <w:rsid w:val="00F8512F"/>
    <w:rsid w:val="00F871C5"/>
    <w:rsid w:val="00F8774A"/>
    <w:rsid w:val="00F877E8"/>
    <w:rsid w:val="00F87B97"/>
    <w:rsid w:val="00F87BD0"/>
    <w:rsid w:val="00F87E50"/>
    <w:rsid w:val="00F902CE"/>
    <w:rsid w:val="00F90D0A"/>
    <w:rsid w:val="00F91082"/>
    <w:rsid w:val="00F91950"/>
    <w:rsid w:val="00F91EA9"/>
    <w:rsid w:val="00F91F20"/>
    <w:rsid w:val="00F925D8"/>
    <w:rsid w:val="00F94134"/>
    <w:rsid w:val="00F942C5"/>
    <w:rsid w:val="00F94CD5"/>
    <w:rsid w:val="00F95236"/>
    <w:rsid w:val="00F96B09"/>
    <w:rsid w:val="00F96D2E"/>
    <w:rsid w:val="00F97051"/>
    <w:rsid w:val="00FA00B5"/>
    <w:rsid w:val="00FA0F68"/>
    <w:rsid w:val="00FA1557"/>
    <w:rsid w:val="00FA16E8"/>
    <w:rsid w:val="00FA1B7E"/>
    <w:rsid w:val="00FA2E8C"/>
    <w:rsid w:val="00FA301D"/>
    <w:rsid w:val="00FA46C5"/>
    <w:rsid w:val="00FA7974"/>
    <w:rsid w:val="00FA7B4A"/>
    <w:rsid w:val="00FA7CC1"/>
    <w:rsid w:val="00FB0011"/>
    <w:rsid w:val="00FB0465"/>
    <w:rsid w:val="00FB14FB"/>
    <w:rsid w:val="00FB1860"/>
    <w:rsid w:val="00FB22F2"/>
    <w:rsid w:val="00FB2BF3"/>
    <w:rsid w:val="00FB32C5"/>
    <w:rsid w:val="00FB3659"/>
    <w:rsid w:val="00FB3946"/>
    <w:rsid w:val="00FB49D0"/>
    <w:rsid w:val="00FB50BE"/>
    <w:rsid w:val="00FB51F3"/>
    <w:rsid w:val="00FB527A"/>
    <w:rsid w:val="00FB5522"/>
    <w:rsid w:val="00FB5600"/>
    <w:rsid w:val="00FB5CFC"/>
    <w:rsid w:val="00FB6968"/>
    <w:rsid w:val="00FB76A3"/>
    <w:rsid w:val="00FC044B"/>
    <w:rsid w:val="00FC0BD1"/>
    <w:rsid w:val="00FC3E23"/>
    <w:rsid w:val="00FC41E8"/>
    <w:rsid w:val="00FC4CB1"/>
    <w:rsid w:val="00FC4F66"/>
    <w:rsid w:val="00FC54DE"/>
    <w:rsid w:val="00FC56F0"/>
    <w:rsid w:val="00FC651D"/>
    <w:rsid w:val="00FC66C1"/>
    <w:rsid w:val="00FC7384"/>
    <w:rsid w:val="00FC7A1F"/>
    <w:rsid w:val="00FD0192"/>
    <w:rsid w:val="00FD02BA"/>
    <w:rsid w:val="00FD04C3"/>
    <w:rsid w:val="00FD05EE"/>
    <w:rsid w:val="00FD080E"/>
    <w:rsid w:val="00FD0EFD"/>
    <w:rsid w:val="00FD1188"/>
    <w:rsid w:val="00FD12DA"/>
    <w:rsid w:val="00FD20BD"/>
    <w:rsid w:val="00FD21CA"/>
    <w:rsid w:val="00FD2347"/>
    <w:rsid w:val="00FD2CEA"/>
    <w:rsid w:val="00FD329B"/>
    <w:rsid w:val="00FD3658"/>
    <w:rsid w:val="00FD36DF"/>
    <w:rsid w:val="00FD3985"/>
    <w:rsid w:val="00FE085D"/>
    <w:rsid w:val="00FE0941"/>
    <w:rsid w:val="00FE0A96"/>
    <w:rsid w:val="00FE0D60"/>
    <w:rsid w:val="00FE0F23"/>
    <w:rsid w:val="00FE0F52"/>
    <w:rsid w:val="00FE23BB"/>
    <w:rsid w:val="00FE3632"/>
    <w:rsid w:val="00FE377A"/>
    <w:rsid w:val="00FE3B3B"/>
    <w:rsid w:val="00FE3CC0"/>
    <w:rsid w:val="00FE4ED4"/>
    <w:rsid w:val="00FE541B"/>
    <w:rsid w:val="00FE6201"/>
    <w:rsid w:val="00FE631A"/>
    <w:rsid w:val="00FE6A41"/>
    <w:rsid w:val="00FE72DB"/>
    <w:rsid w:val="00FE7711"/>
    <w:rsid w:val="00FE7C70"/>
    <w:rsid w:val="00FF0383"/>
    <w:rsid w:val="00FF05CC"/>
    <w:rsid w:val="00FF0D51"/>
    <w:rsid w:val="00FF1851"/>
    <w:rsid w:val="00FF18ED"/>
    <w:rsid w:val="00FF1CE4"/>
    <w:rsid w:val="00FF2410"/>
    <w:rsid w:val="00FF4675"/>
    <w:rsid w:val="00FF47A0"/>
    <w:rsid w:val="00FF49C5"/>
    <w:rsid w:val="00FF4B61"/>
    <w:rsid w:val="00FF4C1A"/>
    <w:rsid w:val="00FF54BD"/>
    <w:rsid w:val="00FF567C"/>
    <w:rsid w:val="00FF59F2"/>
    <w:rsid w:val="00FF5FAE"/>
    <w:rsid w:val="00FF61A7"/>
    <w:rsid w:val="00FF61F3"/>
    <w:rsid w:val="00FF6B69"/>
    <w:rsid w:val="00FF7872"/>
    <w:rsid w:val="00FF7A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D7DD4CE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75151C"/>
    <w:rPr>
      <w:rFonts w:ascii="Arial" w:hAnsi="Arial"/>
      <w:sz w:val="24"/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47A35"/>
    <w:pPr>
      <w:keepNext/>
      <w:keepLines/>
      <w:spacing w:after="0"/>
      <w:outlineLvl w:val="0"/>
    </w:pPr>
    <w:rPr>
      <w:rFonts w:eastAsiaTheme="majorEastAsia" w:cs="Arial"/>
      <w:b/>
      <w:bCs/>
      <w:color w:val="000000" w:themeColor="text1"/>
      <w:sz w:val="28"/>
      <w:szCs w:val="28"/>
      <w:lang w:val="en-US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9E4883"/>
    <w:pPr>
      <w:keepNext/>
      <w:keepLines/>
      <w:spacing w:before="200" w:after="0"/>
      <w:outlineLvl w:val="1"/>
    </w:pPr>
    <w:rPr>
      <w:rFonts w:eastAsiaTheme="majorEastAsia" w:cs="Arial"/>
      <w:b/>
      <w:bCs/>
      <w:color w:val="5B9BD5" w:themeColor="accent1"/>
      <w:sz w:val="26"/>
      <w:szCs w:val="26"/>
      <w:lang w:val="en-US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9E4883"/>
    <w:pPr>
      <w:keepNext/>
      <w:keepLines/>
      <w:spacing w:before="200" w:after="0"/>
      <w:outlineLvl w:val="2"/>
    </w:pPr>
    <w:rPr>
      <w:rFonts w:eastAsiaTheme="majorEastAsia" w:cs="Arial"/>
      <w:b/>
      <w:bCs/>
      <w:color w:val="5B9BD5" w:themeColor="accent1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547A35"/>
    <w:rPr>
      <w:rFonts w:ascii="Arial" w:eastAsiaTheme="majorEastAsia" w:hAnsi="Arial" w:cs="Arial"/>
      <w:b/>
      <w:bCs/>
      <w:color w:val="000000" w:themeColor="text1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9E4883"/>
    <w:rPr>
      <w:rFonts w:ascii="Arial" w:eastAsiaTheme="majorEastAsia" w:hAnsi="Arial" w:cs="Arial"/>
      <w:b/>
      <w:bCs/>
      <w:color w:val="5B9BD5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9E4883"/>
    <w:rPr>
      <w:rFonts w:ascii="Arial" w:eastAsiaTheme="majorEastAsia" w:hAnsi="Arial" w:cs="Arial"/>
      <w:b/>
      <w:bCs/>
      <w:color w:val="5B9BD5" w:themeColor="accent1"/>
    </w:rPr>
  </w:style>
  <w:style w:type="paragraph" w:styleId="Listenabsatz">
    <w:name w:val="List Paragraph"/>
    <w:basedOn w:val="Standard"/>
    <w:uiPriority w:val="34"/>
    <w:qFormat/>
    <w:rsid w:val="009E4883"/>
    <w:pPr>
      <w:ind w:left="720"/>
      <w:contextualSpacing/>
    </w:pPr>
  </w:style>
  <w:style w:type="paragraph" w:customStyle="1" w:styleId="EndNoteBibliography">
    <w:name w:val="EndNote Bibliography"/>
    <w:basedOn w:val="Standard"/>
    <w:link w:val="EndNoteBibliographyZchn"/>
    <w:rsid w:val="00EC4AE0"/>
    <w:pPr>
      <w:spacing w:line="240" w:lineRule="auto"/>
    </w:pPr>
    <w:rPr>
      <w:rFonts w:ascii="Abadi MT Condensed Extra Bold" w:hAnsi="Abadi MT Condensed Extra Bold" w:cs="Calibri Light"/>
      <w:noProof/>
      <w:sz w:val="20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C4AE0"/>
    <w:rPr>
      <w:rFonts w:ascii="Abadi MT Condensed Extra Bold" w:hAnsi="Abadi MT Condensed Extra Bold" w:cs="Calibri Light"/>
      <w:noProof/>
      <w:sz w:val="20"/>
    </w:rPr>
  </w:style>
  <w:style w:type="paragraph" w:customStyle="1" w:styleId="EndNoteBibliographyTitle">
    <w:name w:val="EndNote Bibliography Title"/>
    <w:basedOn w:val="Standard"/>
    <w:link w:val="EndNoteBibliographyTitleZchn"/>
    <w:rsid w:val="005B6CEC"/>
    <w:pPr>
      <w:spacing w:after="0"/>
      <w:jc w:val="center"/>
    </w:pPr>
    <w:rPr>
      <w:rFonts w:ascii="Abadi MT Condensed Extra Bold" w:hAnsi="Abadi MT Condensed Extra Bold" w:cs="Calibri Light"/>
      <w:noProof/>
      <w:sz w:val="20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B6CEC"/>
    <w:rPr>
      <w:rFonts w:ascii="Abadi MT Condensed Extra Bold" w:hAnsi="Abadi MT Condensed Extra Bold" w:cs="Calibri Light"/>
      <w:noProof/>
      <w:sz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E6356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E6356"/>
    <w:rPr>
      <w:rFonts w:ascii="Lucida Grande" w:hAnsi="Lucida Grande"/>
      <w:sz w:val="18"/>
      <w:szCs w:val="18"/>
      <w:lang w:val="de-DE"/>
    </w:rPr>
  </w:style>
  <w:style w:type="character" w:styleId="Hyperlink">
    <w:name w:val="Hyperlink"/>
    <w:basedOn w:val="Absatz-Standardschriftart"/>
    <w:rsid w:val="008E423A"/>
    <w:rPr>
      <w:color w:val="0000FF"/>
      <w:u w:val="single"/>
    </w:rPr>
  </w:style>
  <w:style w:type="paragraph" w:styleId="berarbeitung">
    <w:name w:val="Revision"/>
    <w:hidden/>
    <w:uiPriority w:val="99"/>
    <w:semiHidden/>
    <w:rsid w:val="00F371E7"/>
    <w:pPr>
      <w:spacing w:after="0" w:line="240" w:lineRule="auto"/>
    </w:pPr>
    <w:rPr>
      <w:rFonts w:ascii="Arial" w:hAnsi="Arial"/>
      <w:lang w:val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CB0A6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CB0A6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CB0A62"/>
    <w:rPr>
      <w:rFonts w:ascii="Arial" w:hAnsi="Arial"/>
      <w:sz w:val="20"/>
      <w:szCs w:val="20"/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B0A6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B0A62"/>
    <w:rPr>
      <w:rFonts w:ascii="Arial" w:hAnsi="Arial"/>
      <w:b/>
      <w:bCs/>
      <w:sz w:val="20"/>
      <w:szCs w:val="20"/>
      <w:lang w:val="de-DE"/>
    </w:rPr>
  </w:style>
  <w:style w:type="paragraph" w:styleId="Fuzeile">
    <w:name w:val="footer"/>
    <w:basedOn w:val="Standard"/>
    <w:link w:val="FuzeileZchn"/>
    <w:uiPriority w:val="99"/>
    <w:unhideWhenUsed/>
    <w:rsid w:val="005274C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274CC"/>
    <w:rPr>
      <w:rFonts w:ascii="Arial" w:hAnsi="Arial"/>
      <w:lang w:val="de-DE"/>
    </w:rPr>
  </w:style>
  <w:style w:type="character" w:styleId="Seitenzahl">
    <w:name w:val="page number"/>
    <w:basedOn w:val="Absatz-Standardschriftart"/>
    <w:uiPriority w:val="99"/>
    <w:semiHidden/>
    <w:unhideWhenUsed/>
    <w:rsid w:val="005274CC"/>
  </w:style>
  <w:style w:type="character" w:styleId="Platzhaltertext">
    <w:name w:val="Placeholder Text"/>
    <w:basedOn w:val="Absatz-Standardschriftart"/>
    <w:uiPriority w:val="99"/>
    <w:semiHidden/>
    <w:rsid w:val="009A7254"/>
    <w:rPr>
      <w:color w:val="808080"/>
    </w:rPr>
  </w:style>
  <w:style w:type="paragraph" w:styleId="Kopfzeile">
    <w:name w:val="header"/>
    <w:basedOn w:val="Standard"/>
    <w:link w:val="KopfzeileZchn"/>
    <w:uiPriority w:val="99"/>
    <w:unhideWhenUsed/>
    <w:rsid w:val="00C006F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006F3"/>
    <w:rPr>
      <w:rFonts w:ascii="Arial" w:hAnsi="Arial"/>
      <w:lang w:val="en-GB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3B45F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3B45F9"/>
    <w:rPr>
      <w:rFonts w:ascii="Courier New" w:eastAsia="Times New Roman" w:hAnsi="Courier New" w:cs="Courier New"/>
      <w:sz w:val="20"/>
      <w:szCs w:val="20"/>
    </w:rPr>
  </w:style>
  <w:style w:type="paragraph" w:styleId="KeinLeerraum">
    <w:name w:val="No Spacing"/>
    <w:aliases w:val="Table caption"/>
    <w:uiPriority w:val="1"/>
    <w:qFormat/>
    <w:rsid w:val="003B45F9"/>
    <w:pPr>
      <w:spacing w:after="0" w:line="240" w:lineRule="auto"/>
    </w:pPr>
    <w:rPr>
      <w:sz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261ADA"/>
    <w:rPr>
      <w:color w:val="954F72" w:themeColor="followedHyperlink"/>
      <w:u w:val="single"/>
    </w:rPr>
  </w:style>
  <w:style w:type="character" w:styleId="Zeilennummer">
    <w:name w:val="line number"/>
    <w:basedOn w:val="Absatz-Standardschriftart"/>
    <w:uiPriority w:val="99"/>
    <w:semiHidden/>
    <w:unhideWhenUsed/>
    <w:rsid w:val="00A429CD"/>
  </w:style>
  <w:style w:type="paragraph" w:styleId="Beschriftung">
    <w:name w:val="caption"/>
    <w:basedOn w:val="Standard"/>
    <w:next w:val="Standard"/>
    <w:autoRedefine/>
    <w:uiPriority w:val="35"/>
    <w:unhideWhenUsed/>
    <w:qFormat/>
    <w:rsid w:val="00E64A44"/>
    <w:pPr>
      <w:spacing w:after="200"/>
    </w:pPr>
    <w:rPr>
      <w:iCs/>
      <w:color w:val="000000" w:themeColor="text1"/>
      <w:szCs w:val="18"/>
    </w:rPr>
  </w:style>
  <w:style w:type="character" w:customStyle="1" w:styleId="xorcid-id-https">
    <w:name w:val="x_orcid-id-https"/>
    <w:basedOn w:val="Absatz-Standardschriftart"/>
    <w:rsid w:val="000F19C1"/>
  </w:style>
  <w:style w:type="table" w:styleId="Listentabelle1hell">
    <w:name w:val="List Table 1 Light"/>
    <w:basedOn w:val="NormaleTabelle"/>
    <w:uiPriority w:val="46"/>
    <w:rsid w:val="00443EB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Funotentext">
    <w:name w:val="footnote text"/>
    <w:basedOn w:val="Standard"/>
    <w:link w:val="FunotentextZchn"/>
    <w:uiPriority w:val="99"/>
    <w:semiHidden/>
    <w:unhideWhenUsed/>
    <w:rsid w:val="00443EBE"/>
    <w:pPr>
      <w:spacing w:after="0" w:line="240" w:lineRule="auto"/>
    </w:pPr>
    <w:rPr>
      <w:rFonts w:asciiTheme="minorHAnsi" w:hAnsiTheme="minorHAnsi"/>
      <w:sz w:val="20"/>
      <w:szCs w:val="20"/>
      <w:lang w:val="en-US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443EBE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443EBE"/>
    <w:rPr>
      <w:vertAlign w:val="superscript"/>
    </w:rPr>
  </w:style>
  <w:style w:type="character" w:customStyle="1" w:styleId="NichtaufgelsteErwhnung1">
    <w:name w:val="Nicht aufgelöste Erwähnung1"/>
    <w:basedOn w:val="Absatz-Standardschriftart"/>
    <w:uiPriority w:val="99"/>
    <w:rsid w:val="00E62EA0"/>
    <w:rPr>
      <w:color w:val="605E5C"/>
      <w:shd w:val="clear" w:color="auto" w:fill="E1DFDD"/>
    </w:rPr>
  </w:style>
  <w:style w:type="character" w:customStyle="1" w:styleId="orcid-id-https">
    <w:name w:val="orcid-id-https"/>
    <w:basedOn w:val="Absatz-Standardschriftart"/>
    <w:rsid w:val="00F14FB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6346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8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72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32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431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22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8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645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096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67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81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92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04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CC89BAB-9D83-4204-83C7-3F5C46AB7C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634</Words>
  <Characters>3615</Characters>
  <Application>Microsoft Office Word</Application>
  <DocSecurity>0</DocSecurity>
  <Lines>30</Lines>
  <Paragraphs>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Headings</vt:lpstr>
      </vt:variant>
      <vt:variant>
        <vt:i4>21</vt:i4>
      </vt:variant>
    </vt:vector>
  </HeadingPairs>
  <TitlesOfParts>
    <vt:vector size="22" baseType="lpstr">
      <vt:lpstr/>
      <vt:lpstr>Systematic analysis of the binding behaviour of UHRF1 towards different cytosine</vt:lpstr>
      <vt:lpstr>Abstract</vt:lpstr>
      <vt:lpstr>Background</vt:lpstr>
      <vt:lpstr>Materials &amp; Methods</vt:lpstr>
      <vt:lpstr>    Electrophoretics mobility shift assays (EMSAs)</vt:lpstr>
      <vt:lpstr>    Force field parameterization of modified cytosine bases</vt:lpstr>
      <vt:lpstr>    Molecular dynamics simulations </vt:lpstr>
      <vt:lpstr>Results </vt:lpstr>
      <vt:lpstr>    Experimental investigation of the binding properties of UHRF1 to different cytos</vt:lpstr>
      <vt:lpstr>    Molecular Dynamics simulations of the UHRF1-SRA domain bound to CpG sites with m</vt:lpstr>
      <vt:lpstr>Discussion</vt:lpstr>
      <vt:lpstr>Declarations</vt:lpstr>
      <vt:lpstr>    Ethics approval and consent to participate</vt:lpstr>
      <vt:lpstr>    Consent for publication</vt:lpstr>
      <vt:lpstr>    Availability of data and material</vt:lpstr>
      <vt:lpstr>    Competing interests</vt:lpstr>
      <vt:lpstr>    Funding</vt:lpstr>
      <vt:lpstr>    Authors’ Contributions </vt:lpstr>
      <vt:lpstr>    Acknowledgements</vt:lpstr>
      <vt:lpstr>References	</vt:lpstr>
      <vt:lpstr>Supplementary</vt:lpstr>
    </vt:vector>
  </TitlesOfParts>
  <Company/>
  <LinksUpToDate>false</LinksUpToDate>
  <CharactersWithSpaces>4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chneider</dc:creator>
  <cp:keywords/>
  <dc:description/>
  <cp:lastModifiedBy>mschneider</cp:lastModifiedBy>
  <cp:revision>4</cp:revision>
  <cp:lastPrinted>2019-08-05T08:53:00Z</cp:lastPrinted>
  <dcterms:created xsi:type="dcterms:W3CDTF">2019-08-27T14:54:00Z</dcterms:created>
  <dcterms:modified xsi:type="dcterms:W3CDTF">2019-11-06T09:39:00Z</dcterms:modified>
</cp:coreProperties>
</file>